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FCD478" w14:textId="3ADA6A68" w:rsidR="001A215C" w:rsidRPr="00CC5FEB" w:rsidRDefault="001A215C" w:rsidP="00CC5FEB">
      <w:pPr>
        <w:pStyle w:val="NoSpacing"/>
        <w:keepNext/>
        <w:ind w:left="1985" w:right="1909"/>
        <w:jc w:val="center"/>
        <w:rPr>
          <w:b/>
          <w:bCs/>
        </w:rPr>
      </w:pPr>
      <w:r w:rsidRPr="00CC5FEB">
        <w:rPr>
          <w:b/>
          <w:bCs/>
        </w:rPr>
        <w:t>Comparison of cochlea</w:t>
      </w:r>
      <w:r w:rsidR="00111A8F" w:rsidRPr="00CC5FEB">
        <w:rPr>
          <w:b/>
          <w:bCs/>
        </w:rPr>
        <w:t>r</w:t>
      </w:r>
      <w:r w:rsidRPr="00CC5FEB">
        <w:rPr>
          <w:b/>
          <w:bCs/>
        </w:rPr>
        <w:t xml:space="preserve"> dimensions in </w:t>
      </w:r>
      <w:r w:rsidR="00720594" w:rsidRPr="00CC5FEB">
        <w:rPr>
          <w:b/>
          <w:bCs/>
        </w:rPr>
        <w:t>University of Pretoria</w:t>
      </w:r>
      <w:r w:rsidRPr="00CC5FEB">
        <w:rPr>
          <w:b/>
          <w:bCs/>
        </w:rPr>
        <w:t xml:space="preserve"> </w:t>
      </w:r>
      <w:r w:rsidR="00720594" w:rsidRPr="00CC5FEB">
        <w:rPr>
          <w:b/>
          <w:bCs/>
        </w:rPr>
        <w:t>C</w:t>
      </w:r>
      <w:r w:rsidR="00C94F7C" w:rsidRPr="00CC5FEB">
        <w:rPr>
          <w:b/>
          <w:bCs/>
        </w:rPr>
        <w:t xml:space="preserve">ochlear </w:t>
      </w:r>
      <w:r w:rsidR="00720594" w:rsidRPr="00CC5FEB">
        <w:rPr>
          <w:b/>
          <w:bCs/>
        </w:rPr>
        <w:t>S</w:t>
      </w:r>
      <w:r w:rsidR="00C94F7C" w:rsidRPr="00CC5FEB">
        <w:rPr>
          <w:b/>
          <w:bCs/>
        </w:rPr>
        <w:t xml:space="preserve">piral </w:t>
      </w:r>
      <w:r w:rsidR="00720594" w:rsidRPr="00CC5FEB">
        <w:rPr>
          <w:b/>
          <w:bCs/>
        </w:rPr>
        <w:t>R</w:t>
      </w:r>
      <w:r w:rsidR="00C94F7C" w:rsidRPr="00CC5FEB">
        <w:rPr>
          <w:b/>
          <w:bCs/>
        </w:rPr>
        <w:t xml:space="preserve">eference </w:t>
      </w:r>
      <w:r w:rsidR="00720594" w:rsidRPr="00CC5FEB">
        <w:rPr>
          <w:b/>
          <w:bCs/>
        </w:rPr>
        <w:t>F</w:t>
      </w:r>
      <w:r w:rsidR="00C94F7C" w:rsidRPr="00CC5FEB">
        <w:rPr>
          <w:b/>
          <w:bCs/>
        </w:rPr>
        <w:t>ramework (CSRF)</w:t>
      </w:r>
      <w:r w:rsidR="00720594" w:rsidRPr="00CC5FEB">
        <w:rPr>
          <w:b/>
          <w:bCs/>
        </w:rPr>
        <w:t xml:space="preserve"> </w:t>
      </w:r>
      <w:r w:rsidRPr="00CC5FEB">
        <w:rPr>
          <w:b/>
          <w:bCs/>
        </w:rPr>
        <w:t xml:space="preserve">study (italics) with </w:t>
      </w:r>
      <w:r w:rsidR="00111A8F" w:rsidRPr="00CC5FEB">
        <w:rPr>
          <w:b/>
          <w:bCs/>
        </w:rPr>
        <w:t xml:space="preserve">cochlear dimensions </w:t>
      </w:r>
      <w:r w:rsidRPr="00CC5FEB">
        <w:rPr>
          <w:b/>
          <w:bCs/>
        </w:rPr>
        <w:t xml:space="preserve">reported </w:t>
      </w:r>
      <w:r w:rsidR="00111A8F" w:rsidRPr="00CC5FEB">
        <w:rPr>
          <w:b/>
          <w:bCs/>
        </w:rPr>
        <w:t xml:space="preserve">in the </w:t>
      </w:r>
      <w:r w:rsidRPr="00CC5FEB">
        <w:rPr>
          <w:b/>
          <w:bCs/>
        </w:rPr>
        <w:t>literature</w:t>
      </w:r>
    </w:p>
    <w:p w14:paraId="246FD6AA" w14:textId="77777777" w:rsidR="001A215C" w:rsidRDefault="001A215C" w:rsidP="001A215C">
      <w:pPr>
        <w:pStyle w:val="NoSpacing"/>
        <w:keepNext/>
        <w:rPr>
          <w:sz w:val="22"/>
          <w:szCs w:val="22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59"/>
        <w:gridCol w:w="3449"/>
        <w:gridCol w:w="2137"/>
        <w:gridCol w:w="1633"/>
        <w:gridCol w:w="679"/>
        <w:gridCol w:w="4091"/>
      </w:tblGrid>
      <w:tr w:rsidR="001A215C" w:rsidRPr="00C0354D" w14:paraId="03BE9690" w14:textId="77777777" w:rsidTr="001E43B9">
        <w:trPr>
          <w:trHeight w:val="20"/>
        </w:trPr>
        <w:tc>
          <w:tcPr>
            <w:tcW w:w="62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hideMark/>
          </w:tcPr>
          <w:p w14:paraId="718AEDC7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Dimension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hideMark/>
          </w:tcPr>
          <w:p w14:paraId="79D0EA12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Researcher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hideMark/>
          </w:tcPr>
          <w:p w14:paraId="5EB09B44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Method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hideMark/>
          </w:tcPr>
          <w:p w14:paraId="38415ABE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Population group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hideMark/>
          </w:tcPr>
          <w:p w14:paraId="3E42F919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N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noWrap/>
            <w:hideMark/>
          </w:tcPr>
          <w:p w14:paraId="2A5B1843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Results [Mean ± SD (Range)]</w:t>
            </w:r>
          </w:p>
        </w:tc>
      </w:tr>
      <w:tr w:rsidR="001A215C" w:rsidRPr="00C0354D" w14:paraId="722D8618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A2CC15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Cochlear length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D7C1D32" w14:textId="557CC32C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fldChar w:fldCharType="begin"/>
            </w:r>
            <w:r w:rsidR="00CC5FEB">
              <w:rPr>
                <w:sz w:val="16"/>
                <w:szCs w:val="16"/>
              </w:rPr>
              <w:instrText xml:space="preserve"> ADDIN EN.CITE &lt;EndNote&gt;&lt;Cite AuthorYear="1"&gt;&lt;Author&gt;Avci&lt;/Author&gt;&lt;Year&gt;2014&lt;/Year&gt;&lt;RecNum&gt;1&lt;/RecNum&gt;&lt;DisplayText&gt;Avci et al. (2014)&lt;/DisplayText&gt;&lt;record&gt;&lt;rec-number&gt;1&lt;/rec-number&gt;&lt;foreign-keys&gt;&lt;key app="EN" db-id="r9fxs2z96eawrvex924x00a7eepts5vf9exf" timestamp="0"&gt;1&lt;/key&gt;&lt;/foreign-keys&gt;&lt;ref-type name="Journal Article"&gt;17&lt;/ref-type&gt;&lt;contributors&gt;&lt;authors&gt;&lt;author&gt;Avci, E.&lt;/author&gt;&lt;author&gt;Nauwelaers, T.&lt;/author&gt;&lt;author&gt;Lenarz, T.&lt;/author&gt;&lt;author&gt;Hamacher, V.&lt;/author&gt;&lt;author&gt;Kral, A.&lt;/author&gt;&lt;/authors&gt;&lt;/contributors&gt;&lt;auth-address&gt;Cluster of Excellence Hearing4all, Institute of AudioNeuroTechnology and Department of Experimental Otology, Ear, Nose, and Throat Clinics, Hannover Medical University, Hannover, 30625, Germany.&lt;/auth-address&gt;&lt;titles&gt;&lt;title&gt;Variations in microanatomy of the human cochlea&lt;/title&gt;&lt;secondary-title&gt;J Comp Neurol &lt;/secondary-title&gt;&lt;alt-title&gt;The Journal of comparative neurology&lt;/alt-title&gt;&lt;/titles&gt;&lt;periodical&gt;&lt;full-title&gt;Journal of Comparative Neurology&lt;/full-title&gt;&lt;abbr-1&gt;J. Comp. Neurol.&lt;/abbr-1&gt;&lt;abbr-2&gt;J Comp Neurol&lt;/abbr-2&gt;&lt;/periodical&gt;&lt;pages&gt;3245-61&lt;/pages&gt;&lt;volume&gt;522&lt;/volume&gt;&lt;number&gt;14&lt;/number&gt;&lt;edition&gt;2014/03/29&lt;/edition&gt;&lt;keywords&gt;&lt;keyword&gt;Cochlea/*anatomy &amp;amp; histology&lt;/keyword&gt;&lt;keyword&gt;Humans&lt;/keyword&gt;&lt;keyword&gt;Image Processing, Computer-Assisted&lt;/keyword&gt;&lt;keyword&gt;Scala Tympani/anatomy &amp;amp; histology&lt;/keyword&gt;&lt;keyword&gt;Temporal Bone/*anatomy &amp;amp; histology&lt;/keyword&gt;&lt;keyword&gt;X-Ray Microtomography&lt;/keyword&gt;&lt;keyword&gt;cochlear implant&lt;/keyword&gt;&lt;keyword&gt;hearing preservation&lt;/keyword&gt;&lt;keyword&gt;individualized therapy&lt;/keyword&gt;&lt;keyword&gt;scala tympani&lt;/keyword&gt;&lt;keyword&gt;muCT&lt;/keyword&gt;&lt;/keywords&gt;&lt;dates&gt;&lt;year&gt;2014&lt;/year&gt;&lt;pub-dates&gt;&lt;date&gt;Oct 1&lt;/date&gt;&lt;/pub-dates&gt;&lt;/dates&gt;&lt;isbn&gt;0021-9967&lt;/isbn&gt;&lt;accession-num&gt;24668424&lt;/accession-num&gt;&lt;urls&gt;&lt;/urls&gt;&lt;custom2&gt;Pmc4265794&lt;/custom2&gt;&lt;electronic-resource-num&gt;10.1002/cne.23594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sz w:val="16"/>
                <w:szCs w:val="16"/>
              </w:rPr>
              <w:fldChar w:fldCharType="separate"/>
            </w:r>
            <w:r w:rsidR="00CC5FEB">
              <w:rPr>
                <w:noProof/>
                <w:sz w:val="16"/>
                <w:szCs w:val="16"/>
              </w:rPr>
              <w:t>Avci et al. (2014)</w:t>
            </w:r>
            <w:r w:rsidRPr="00C0354D">
              <w:rPr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78B94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69399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D2B99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6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5275D28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9.20 ± 0.40 mm</w:t>
            </w:r>
          </w:p>
        </w:tc>
      </w:tr>
      <w:tr w:rsidR="001A215C" w:rsidRPr="00C0354D" w14:paraId="77C3CAE4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7E3A42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8DD36A" w14:textId="3BF49871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fldChar w:fldCharType="begin"/>
            </w:r>
            <w:r w:rsidR="00CC5FEB">
              <w:rPr>
                <w:sz w:val="16"/>
                <w:szCs w:val="16"/>
              </w:rPr>
              <w:instrText xml:space="preserve"> ADDIN EN.CITE &lt;EndNote&gt;&lt;Cite AuthorYear="1"&gt;&lt;Author&gt;Avci&lt;/Author&gt;&lt;Year&gt;2017&lt;/Year&gt;&lt;RecNum&gt;6183&lt;/RecNum&gt;&lt;DisplayText&gt;Avci et al. (2017)&lt;/DisplayText&gt;&lt;record&gt;&lt;rec-number&gt;6183&lt;/rec-number&gt;&lt;foreign-keys&gt;&lt;key app="EN" db-id="0fx5ed0r6tr29kepexaxv5v1r0rrwfzs9222" timestamp="1594306450"&gt;6183&lt;/key&gt;&lt;/foreign-keys&gt;&lt;ref-type name="Journal Article"&gt;17&lt;/ref-type&gt;&lt;contributors&gt;&lt;authors&gt;&lt;author&gt;Avci, E.&lt;/author&gt;&lt;author&gt;Nauwelaers, T.&lt;/author&gt;&lt;author&gt;Hamacher, V.&lt;/author&gt;&lt;author&gt;Kral, A.&lt;/author&gt;&lt;/authors&gt;&lt;/contributors&gt;&lt;auth-address&gt;1Cluster of Excellence Hearing4all, Institute of AudioNeuroTechnology and Department of Experimental Otology, Ear, Nose, and Throat Clinics, Hannover Medical University, Hannover, Germany; and 2Advanced Bionics, European Research Center, Hannover, Germany.&lt;/auth-address&gt;&lt;titles&gt;&lt;title&gt;Three-Dimensional Force Profile During Cochlear Implantation Depends on Individual Geometry and Insertion Trauma&lt;/title&gt;&lt;secondary-title&gt;Ear Hear&lt;/secondary-title&gt;&lt;alt-title&gt;Ear and hearing&lt;/alt-title&gt;&lt;/titles&gt;&lt;alt-periodical&gt;&lt;full-title&gt;Ear and Hearing&lt;/full-title&gt;&lt;/alt-periodical&gt;&lt;pages&gt;e168-e179&lt;/pages&gt;&lt;volume&gt;38&lt;/volume&gt;&lt;number&gt;3&lt;/number&gt;&lt;edition&gt;2017/01/04&lt;/edition&gt;&lt;keywords&gt;&lt;keyword&gt;Cochlea/anatomy &amp;amp; histology/diagnostic imaging/*injuries&lt;/keyword&gt;&lt;keyword&gt;Cochlear Implantation/*adverse effects/methods&lt;/keyword&gt;&lt;keyword&gt;*Cochlear Implants&lt;/keyword&gt;&lt;keyword&gt;Ear, Inner/*anatomy &amp;amp; histology&lt;/keyword&gt;&lt;keyword&gt;Humans&lt;/keyword&gt;&lt;keyword&gt;Mechanical Phenomena&lt;/keyword&gt;&lt;keyword&gt;Rupture/etiology&lt;/keyword&gt;&lt;keyword&gt;Temporal Bone&lt;/keyword&gt;&lt;keyword&gt;X-Ray Microtomography&lt;/keyword&gt;&lt;/keywords&gt;&lt;dates&gt;&lt;year&gt;2017&lt;/year&gt;&lt;pub-dates&gt;&lt;date&gt;May/Jun&lt;/date&gt;&lt;/pub-dates&gt;&lt;/dates&gt;&lt;isbn&gt;0196-0202&lt;/isbn&gt;&lt;accession-num&gt;28045786&lt;/accession-num&gt;&lt;urls&gt;&lt;/urls&gt;&lt;electronic-resource-num&gt;10.1097/aud.0000000000000394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sz w:val="16"/>
                <w:szCs w:val="16"/>
              </w:rPr>
              <w:fldChar w:fldCharType="separate"/>
            </w:r>
            <w:r w:rsidR="00CC5FEB">
              <w:rPr>
                <w:noProof/>
                <w:sz w:val="16"/>
                <w:szCs w:val="16"/>
              </w:rPr>
              <w:t>Avci et al. (2017)</w:t>
            </w:r>
            <w:r w:rsidRPr="00C0354D">
              <w:rPr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F4506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BCDFB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DF9C7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8350E8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>9.35 ± 0.31 mm (9.00 – 10.03 mm)</w:t>
            </w:r>
          </w:p>
        </w:tc>
      </w:tr>
      <w:tr w:rsidR="001A215C" w:rsidRPr="00C0354D" w14:paraId="71376C7B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4B7B59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C7DC2D" w14:textId="240E437E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Dimopoulos&lt;/Author&gt;&lt;Year&gt;1990&lt;/Year&gt;&lt;RecNum&gt;6179&lt;/RecNum&gt;&lt;DisplayText&gt;Dimopoulos and Muren (1990)&lt;/DisplayText&gt;&lt;record&gt;&lt;rec-number&gt;6179&lt;/rec-number&gt;&lt;foreign-keys&gt;&lt;key app="EN" db-id="0fx5ed0r6tr29kepexaxv5v1r0rrwfzs9222" timestamp="1594306442"&gt;6179&lt;/key&gt;&lt;/foreign-keys&gt;&lt;ref-type name="Journal Article"&gt;17&lt;/ref-type&gt;&lt;contributors&gt;&lt;authors&gt;&lt;author&gt;Dimopoulos, P.&lt;/author&gt;&lt;author&gt;Muren, C.&lt;/author&gt;&lt;/authors&gt;&lt;/contributors&gt;&lt;titles&gt;&lt;title&gt;Anatomic variations of the cochlea and relations to other temporal bone structures&lt;/title&gt;&lt;secondary-title&gt;Acta Radiol&lt;/secondary-title&gt;&lt;/titles&gt;&lt;periodical&gt;&lt;full-title&gt;Acta Radiol&lt;/full-title&gt;&lt;/periodical&gt;&lt;pages&gt;439-444&lt;/pages&gt;&lt;volume&gt;31&lt;/volume&gt;&lt;number&gt;5&lt;/number&gt;&lt;dates&gt;&lt;year&gt;1990&lt;/year&gt;&lt;/dates&gt;&lt;urls&gt;&lt;related-urls&gt;&lt;url&gt;http://www.scopus.com/inward/record.url?eid=2-s2.0-0025675775&amp;amp;partnerID=40&amp;amp;md5=2e40a22fae88648aa16d246419277cfc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C0354D">
              <w:rPr>
                <w:noProof/>
                <w:color w:val="000000"/>
                <w:sz w:val="16"/>
                <w:szCs w:val="16"/>
                <w:lang w:eastAsia="en-ZA"/>
              </w:rPr>
              <w:t>Dimopoulos and Muren (1990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5671D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Cast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59B6C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C66F5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5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AA8ED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8.58 ± 0.45 mm (7.00 - 9.80 mm)</w:t>
            </w:r>
          </w:p>
        </w:tc>
      </w:tr>
      <w:tr w:rsidR="001A215C" w:rsidRPr="00C0354D" w14:paraId="1A595659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498D83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C6CAE7" w14:textId="48873DAC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630AE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A6646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Swedish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65F85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5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F4FB4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.30 mm</w:t>
            </w:r>
          </w:p>
        </w:tc>
      </w:tr>
      <w:tr w:rsidR="001A215C" w:rsidRPr="00C0354D" w14:paraId="4E6EFA43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24F99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C4946C" w14:textId="25CBD005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fldChar w:fldCharType="begin"/>
            </w:r>
            <w:r w:rsidR="00CC5FEB">
              <w:rPr>
                <w:sz w:val="16"/>
                <w:szCs w:val="16"/>
              </w:rPr>
              <w:instrText xml:space="preserve"> ADDIN EN.CITE &lt;EndNote&gt;&lt;Cite AuthorYear="1"&gt;&lt;Author&gt;Escude&lt;/Author&gt;&lt;Year&gt;2006&lt;/Year&gt;&lt;RecNum&gt;243&lt;/RecNum&gt;&lt;DisplayText&gt;Escudé et al. (2006)&lt;/DisplayText&gt;&lt;record&gt;&lt;rec-number&gt;334&lt;/rec-number&gt;&lt;foreign-keys&gt;&lt;key app="EN" db-id="r9fxs2z96eawrvex924x00a7eepts5vf9exf" timestamp="1572378066"&gt;334&lt;/key&gt;&lt;/foreign-keys&gt;&lt;ref-type name="Journal Article"&gt;17&lt;/ref-type&gt;&lt;contributors&gt;&lt;authors&gt;&lt;author&gt;Escudé, Bernard&lt;/author&gt;&lt;author&gt;James, Chris&lt;/author&gt;&lt;author&gt;Deguine, Olivier&lt;/author&gt;&lt;author&gt;Cochard, Nadine&lt;/author&gt;&lt;author&gt;Eter, Elias&lt;/author&gt;&lt;author&gt;Fraysse, Bernard&lt;/author&gt;&lt;/authors&gt;&lt;/contributors&gt;&lt;auth-address&gt;Clinique Pasteur, CHU Purpan, Toulouse, France.&lt;/auth-address&gt;&lt;titles&gt;&lt;title&gt;The Size of the Cochlea and Predictions of Insertion Depth Angles for Cochlear Implant Electrodes&lt;/title&gt;&lt;secondary-title&gt;Audiology and Neurotology&lt;/secondary-title&gt;&lt;alt-title&gt;Audiology &amp;amp; neuro-otology&lt;/alt-title&gt;&lt;/titles&gt;&lt;periodical&gt;&lt;full-title&gt;Audiology and Neurotology&lt;/full-title&gt;&lt;/periodical&gt;&lt;alt-periodical&gt;&lt;full-title&gt;Audiol Neurootol&lt;/full-title&gt;&lt;abbr-1&gt;Audiology &amp;amp; neuro-otology&lt;/abbr-1&gt;&lt;/alt-periodical&gt;&lt;pages&gt;27-33&lt;/pages&gt;&lt;volume&gt;11&lt;/volume&gt;&lt;number&gt;1&lt;/number&gt;&lt;edition&gt;2006/10/26&lt;/edition&gt;&lt;section&gt;27&lt;/section&gt;&lt;keywords&gt;&lt;keyword&gt;Adolescent&lt;/keyword&gt;&lt;keyword&gt;Adult&lt;/keyword&gt;&lt;keyword&gt;Aged&lt;/keyword&gt;&lt;keyword&gt;Child&lt;/keyword&gt;&lt;keyword&gt;Child, Preschool&lt;/keyword&gt;&lt;keyword&gt;Cochlea/*abnormalities/*surgery&lt;/keyword&gt;&lt;keyword&gt;Cochlear Implantation/instrumentation/*methods&lt;/keyword&gt;&lt;keyword&gt;Female&lt;/keyword&gt;&lt;keyword&gt;Humans&lt;/keyword&gt;&lt;keyword&gt;Infant&lt;/keyword&gt;&lt;keyword&gt;Infant, Newborn&lt;/keyword&gt;&lt;keyword&gt;Male&lt;/keyword&gt;&lt;keyword&gt;Middle Aged&lt;/keyword&gt;&lt;keyword&gt;Models, Biological&lt;/keyword&gt;&lt;keyword&gt;Temporal Bone/surgery&lt;/keyword&gt;&lt;/keywords&gt;&lt;dates&gt;&lt;year&gt;2006&lt;/year&gt;&lt;/dates&gt;&lt;isbn&gt;1420-3030&amp;#xD;1421-9700&lt;/isbn&gt;&lt;accession-num&gt;17063008&lt;/accession-num&gt;&lt;urls&gt;&lt;/urls&gt;&lt;electronic-resource-num&gt;10.1159/000095611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sz w:val="16"/>
                <w:szCs w:val="16"/>
              </w:rPr>
              <w:fldChar w:fldCharType="separate"/>
            </w:r>
            <w:r w:rsidR="00CC5FEB">
              <w:rPr>
                <w:noProof/>
                <w:sz w:val="16"/>
                <w:szCs w:val="16"/>
              </w:rPr>
              <w:t>Escudé et al. (2006)</w:t>
            </w:r>
            <w:r w:rsidRPr="00C0354D">
              <w:rPr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07EC62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85AF7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renc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A989D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2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1A425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9.23 ± 0.53 mm (7.9 - 10.8 mm)</w:t>
            </w:r>
          </w:p>
        </w:tc>
      </w:tr>
      <w:tr w:rsidR="001A215C" w:rsidRPr="00C0354D" w14:paraId="639D8E1A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83B834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3E70E4" w14:textId="1475C17B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Fernando&lt;/Author&gt;&lt;Year&gt;2011&lt;/Year&gt;&lt;RecNum&gt;6188&lt;/RecNum&gt;&lt;DisplayText&gt;Fernando et al. (2011)&lt;/DisplayText&gt;&lt;record&gt;&lt;rec-number&gt;6188&lt;/rec-number&gt;&lt;foreign-keys&gt;&lt;key app="EN" db-id="0fx5ed0r6tr29kepexaxv5v1r0rrwfzs9222" timestamp="1594306460"&gt;6188&lt;/key&gt;&lt;/foreign-keys&gt;&lt;ref-type name="Journal Article"&gt;17&lt;/ref-type&gt;&lt;contributors&gt;&lt;authors&gt;&lt;author&gt;Fernando, Adrian F&lt;/author&gt;&lt;author&gt;Opulencia, Alejandro P&lt;/author&gt;&lt;author&gt;Maglalang, Gil M&lt;/author&gt;&lt;author&gt;Chua, Antonio H&lt;/author&gt;&lt;/authors&gt;&lt;/contributors&gt;&lt;titles&gt;&lt;title&gt;An anatomical study of the cochlea among Filipinos using high-resolution computed tomography scans&lt;/title&gt;&lt;secondary-title&gt;Otolaryngol Head Neck Surg&lt;/secondary-title&gt;&lt;/titles&gt;&lt;periodical&gt;&lt;full-title&gt;Otolaryngol Head Neck Surg&lt;/full-title&gt;&lt;/periodical&gt;&lt;pages&gt;6-9&lt;/pages&gt;&lt;volume&gt;26&lt;/volume&gt;&lt;number&gt;1&lt;/number&gt;&lt;dates&gt;&lt;year&gt;2011&lt;/year&gt;&lt;/dates&gt;&lt;isbn&gt;1908-4889&lt;/isbn&gt;&lt;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Fernando et al. (201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07DB80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0A2FF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ilipino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BDF4338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8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227410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>R = 7.55 mm</w:t>
            </w:r>
          </w:p>
          <w:p w14:paraId="47CB76E8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>L = 7.60 mm</w:t>
            </w:r>
          </w:p>
        </w:tc>
      </w:tr>
      <w:tr w:rsidR="001A215C" w:rsidRPr="00C0354D" w14:paraId="3720E3C6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163E6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4229F8" w14:textId="1202804E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fldChar w:fldCharType="begin">
                <w:fldData xml:space="preserve">PEVuZE5vdGU+PENpdGUgQXV0aG9yWWVhcj0iMSI+PEF1dGhvcj5Lcm9tYmFjaDwvQXV0aG9yPjxZ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</w:fldData>
              </w:fldChar>
            </w:r>
            <w:r w:rsidR="00CC5FEB">
              <w:rPr>
                <w:sz w:val="16"/>
                <w:szCs w:val="16"/>
              </w:rPr>
              <w:instrText xml:space="preserve"> ADDIN EN.CITE </w:instrText>
            </w:r>
            <w:r w:rsidR="00CC5FEB">
              <w:rPr>
                <w:sz w:val="16"/>
                <w:szCs w:val="16"/>
              </w:rPr>
              <w:fldChar w:fldCharType="begin">
                <w:fldData xml:space="preserve">PEVuZE5vdGU+PENpdGUgQXV0aG9yWWVhcj0iMSI+PEF1dGhvcj5Lcm9tYmFjaDwvQXV0aG9yPjxZ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</w:fldData>
              </w:fldChar>
            </w:r>
            <w:r w:rsidR="00CC5FEB">
              <w:rPr>
                <w:sz w:val="16"/>
                <w:szCs w:val="16"/>
              </w:rPr>
              <w:instrText xml:space="preserve"> ADDIN EN.CITE.DATA </w:instrText>
            </w:r>
            <w:r w:rsidR="00CC5FEB">
              <w:rPr>
                <w:sz w:val="16"/>
                <w:szCs w:val="16"/>
              </w:rPr>
            </w:r>
            <w:r w:rsidR="00CC5FEB">
              <w:rPr>
                <w:sz w:val="16"/>
                <w:szCs w:val="16"/>
              </w:rPr>
              <w:fldChar w:fldCharType="end"/>
            </w:r>
            <w:r w:rsidRPr="00C0354D">
              <w:rPr>
                <w:sz w:val="16"/>
                <w:szCs w:val="16"/>
              </w:rPr>
              <w:fldChar w:fldCharType="separate"/>
            </w:r>
            <w:r w:rsidR="00CC5FEB">
              <w:rPr>
                <w:noProof/>
                <w:sz w:val="16"/>
                <w:szCs w:val="16"/>
              </w:rPr>
              <w:t>Krombach et al. (2005)</w:t>
            </w:r>
            <w:r w:rsidRPr="00C0354D">
              <w:rPr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5110D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01059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3F5B4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2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9C7C58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>R = 9.12 ± 0.60 mm (8.10-10.40 mm)</w:t>
            </w:r>
          </w:p>
          <w:p w14:paraId="045B2180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>L = 9.11 ± 0.60 mm (8.00-10.10 mm)</w:t>
            </w:r>
          </w:p>
        </w:tc>
      </w:tr>
      <w:tr w:rsidR="001A215C" w:rsidRPr="00C0354D" w14:paraId="3DA342E2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CEE638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362AA2B" w14:textId="3FF918F8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fldChar w:fldCharType="begin"/>
            </w:r>
            <w:r w:rsidR="00CC5FEB">
              <w:rPr>
                <w:sz w:val="16"/>
                <w:szCs w:val="16"/>
              </w:rPr>
              <w:instrText xml:space="preserve"> ADDIN EN.CITE &lt;EndNote&gt;&lt;Cite AuthorYear="1"&gt;&lt;Author&gt;Martinez-Monedero&lt;/Author&gt;&lt;Year&gt;2011&lt;/Year&gt;&lt;RecNum&gt;7&lt;/RecNum&gt;&lt;DisplayText&gt;Martinez-Monedero et al. (2011)&lt;/DisplayText&gt;&lt;record&gt;&lt;rec-number&gt;7&lt;/rec-number&gt;&lt;foreign-keys&gt;&lt;key app="EN" db-id="r9fxs2z96eawrvex924x00a7eepts5vf9exf" timestamp="0"&gt;7&lt;/key&gt;&lt;/foreign-keys&gt;&lt;ref-type name="Journal Article"&gt;17&lt;/ref-type&gt;&lt;contributors&gt;&lt;authors&gt;&lt;author&gt;Martinez-Monedero, Rodrigo&lt;/author&gt;&lt;author&gt;Niparko, John K.&lt;/author&gt;&lt;author&gt;Aygun, Nafi&lt;/author&gt;&lt;/authors&gt;&lt;/contributors&gt;&lt;titles&gt;&lt;title&gt;Cochlear Coiling Pattern and Orientation Differences in Cochlear Implant Candidates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086-1093 &lt;/pages&gt;&lt;volume&gt;32&lt;/volume&gt;&lt;number&gt;7&lt;/number&gt;&lt;keywords&gt;&lt;keyword&gt;Cochlear implants&lt;/keyword&gt;&lt;keyword&gt;Cochlear anatomy&lt;/keyword&gt;&lt;keyword&gt;Cochlear orientation&lt;/keyword&gt;&lt;keyword&gt;Computer tomography&lt;/keyword&gt;&lt;keyword&gt;Underdeveloped cochlea&lt;/keyword&gt;&lt;keyword&gt;Modiolus&lt;/keyword&gt;&lt;keyword&gt;3-D reconstructions&lt;/keyword&gt;&lt;keyword&gt;00129492-201109000-00009&lt;/keyword&gt;&lt;/keywords&gt;&lt;dates&gt;&lt;year&gt;2011&lt;/year&gt;&lt;/dates&gt;&lt;isbn&gt;1531-7129&lt;/isbn&gt;&lt;urls&gt;&lt;related-urls&gt;&lt;url&gt;http://journals.lww.com/otology-neurotology/Fulltext/2011/09000/Cochlear_Coiling_Pattern_and_Orientation.9.aspx&lt;/url&gt;&lt;/related-urls&gt;&lt;/urls&gt;&lt;/record&gt;&lt;/Cite&gt;&lt;/EndNote&gt;</w:instrText>
            </w:r>
            <w:r w:rsidRPr="00C0354D">
              <w:rPr>
                <w:sz w:val="16"/>
                <w:szCs w:val="16"/>
              </w:rPr>
              <w:fldChar w:fldCharType="separate"/>
            </w:r>
            <w:r w:rsidR="00CC5FEB">
              <w:rPr>
                <w:noProof/>
                <w:sz w:val="16"/>
                <w:szCs w:val="16"/>
              </w:rPr>
              <w:t>Martinez-Monedero et al. (2011)</w:t>
            </w:r>
            <w:r w:rsidRPr="00C0354D">
              <w:rPr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26F37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56C66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American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C06B48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24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48D86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6.80 - 10.30 ± 1.41 mm</w:t>
            </w:r>
          </w:p>
        </w:tc>
      </w:tr>
      <w:tr w:rsidR="001A215C" w:rsidRPr="00C0354D" w14:paraId="7805B187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49B2EA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15619A8B" w14:textId="21F982F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Pietsch&lt;/Author&gt;&lt;Year&gt;2017&lt;/Year&gt;&lt;RecNum&gt;6181&lt;/RecNum&gt;&lt;DisplayText&gt;Pietsch et al. (2017)&lt;/DisplayText&gt;&lt;record&gt;&lt;rec-number&gt;6181&lt;/rec-number&gt;&lt;foreign-keys&gt;&lt;key app="EN" db-id="0fx5ed0r6tr29kepexaxv5v1r0rrwfzs9222" timestamp="1594306446"&gt;6181&lt;/key&gt;&lt;/foreign-keys&gt;&lt;ref-type name="Journal Article"&gt;17&lt;/ref-type&gt;&lt;contributors&gt;&lt;authors&gt;&lt;author&gt;Pietsch, M.&lt;/author&gt;&lt;author&gt;Aguirre Dávila, L.&lt;/author&gt;&lt;author&gt;Erfurt, P.&lt;/author&gt;&lt;author&gt;Avci, E.&lt;/author&gt;&lt;author&gt;Lenarz, T.&lt;/author&gt;&lt;author&gt;Kral, A.&lt;/author&gt;&lt;/authors&gt;&lt;/contributors&gt;&lt;titles&gt;&lt;title&gt;Spiral Form of the Human Cochlea Results from Spatial Constraints&lt;/title&gt;&lt;secondary-title&gt;Sci Rep&lt;/secondary-title&gt;&lt;/titles&gt;&lt;periodical&gt;&lt;full-title&gt;Sci Rep&lt;/full-title&gt;&lt;/periodical&gt;&lt;pages&gt;7500-7500&lt;/pages&gt;&lt;volume&gt;7&lt;/volume&gt;&lt;number&gt;1&lt;/number&gt;&lt;dates&gt;&lt;year&gt;2017&lt;/year&gt;&lt;/dates&gt;&lt;publisher&gt;Nature Publishing Group UK&lt;/publisher&gt;&lt;isbn&gt;2045-2322&lt;/isbn&gt;&lt;accession-num&gt;28790422&lt;/accession-num&gt;&lt;urls&gt;&lt;related-urls&gt;&lt;url&gt;https://www.ncbi.nlm.nih.gov/pubmed/28790422&lt;/url&gt;&lt;url&gt;https://www.ncbi.nlm.nih.gov/pmc/PMC5548794/&lt;/url&gt;&lt;/related-urls&gt;&lt;/urls&gt;&lt;electronic-resource-num&gt;10.1038/s41598-017-07795-4&lt;/electronic-resource-num&gt;&lt;remote-database-name&gt;PubMed&lt;/remote-database-nam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Pietsch et al. (2017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C7290A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  <w:p w14:paraId="32250FF2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52E17B3F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F4212E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8</w:t>
            </w:r>
          </w:p>
          <w:p w14:paraId="14DBFAC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630ED2D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9.30 </w:t>
            </w:r>
            <w:r w:rsidRPr="00C0354D">
              <w:rPr>
                <w:sz w:val="16"/>
                <w:szCs w:val="16"/>
              </w:rPr>
              <w:t>± 0.30 mm</w:t>
            </w:r>
          </w:p>
          <w:p w14:paraId="2E07B05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9.20 ± 0.40 mm</w:t>
            </w:r>
          </w:p>
        </w:tc>
      </w:tr>
      <w:tr w:rsidR="001A215C" w:rsidRPr="00C0354D" w14:paraId="4CE059B9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788EC4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6509BF75" w14:textId="04C4FCCF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4202C59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7F62324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752EB4A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1BD4C6E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.70 mm</w:t>
            </w:r>
          </w:p>
        </w:tc>
      </w:tr>
      <w:tr w:rsidR="001A215C" w:rsidRPr="00C0354D" w14:paraId="0062312B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EF01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64AC7831" w14:textId="56AD98BB" w:rsidR="001A215C" w:rsidRPr="00C0354D" w:rsidRDefault="00CC5FEB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478BDC9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5B9AA98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576698FA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16078F1B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8.03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1.4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 xml:space="preserve">7 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(5.48 – 10.16 mm)</w:t>
            </w:r>
          </w:p>
          <w:p w14:paraId="3B09C1F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6C715EAB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04E057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Width of the basal turn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1F3968" w14:textId="04A5705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Avci&lt;/Author&gt;&lt;Year&gt;2014&lt;/Year&gt;&lt;RecNum&gt;1&lt;/RecNum&gt;&lt;DisplayText&gt;Avci et al. (2014)&lt;/DisplayText&gt;&lt;record&gt;&lt;rec-number&gt;1&lt;/rec-number&gt;&lt;foreign-keys&gt;&lt;key app="EN" db-id="r9fxs2z96eawrvex924x00a7eepts5vf9exf" timestamp="0"&gt;1&lt;/key&gt;&lt;/foreign-keys&gt;&lt;ref-type name="Journal Article"&gt;17&lt;/ref-type&gt;&lt;contributors&gt;&lt;authors&gt;&lt;author&gt;Avci, E.&lt;/author&gt;&lt;author&gt;Nauwelaers, T.&lt;/author&gt;&lt;author&gt;Lenarz, T.&lt;/author&gt;&lt;author&gt;Hamacher, V.&lt;/author&gt;&lt;author&gt;Kral, A.&lt;/author&gt;&lt;/authors&gt;&lt;/contributors&gt;&lt;auth-address&gt;Cluster of Excellence Hearing4all, Institute of AudioNeuroTechnology and Department of Experimental Otology, Ear, Nose, and Throat Clinics, Hannover Medical University, Hannover, 30625, Germany.&lt;/auth-address&gt;&lt;titles&gt;&lt;title&gt;Variations in microanatomy of the human cochlea&lt;/title&gt;&lt;secondary-title&gt;J Comp Neurol &lt;/secondary-title&gt;&lt;alt-title&gt;The Journal of comparative neurology&lt;/alt-title&gt;&lt;/titles&gt;&lt;periodical&gt;&lt;full-title&gt;Journal of Comparative Neurology&lt;/full-title&gt;&lt;abbr-1&gt;J. Comp. Neurol.&lt;/abbr-1&gt;&lt;abbr-2&gt;J Comp Neurol&lt;/abbr-2&gt;&lt;/periodical&gt;&lt;pages&gt;3245-61&lt;/pages&gt;&lt;volume&gt;522&lt;/volume&gt;&lt;number&gt;14&lt;/number&gt;&lt;edition&gt;2014/03/29&lt;/edition&gt;&lt;keywords&gt;&lt;keyword&gt;Cochlea/*anatomy &amp;amp; histology&lt;/keyword&gt;&lt;keyword&gt;Humans&lt;/keyword&gt;&lt;keyword&gt;Image Processing, Computer-Assisted&lt;/keyword&gt;&lt;keyword&gt;Scala Tympani/anatomy &amp;amp; histology&lt;/keyword&gt;&lt;keyword&gt;Temporal Bone/*anatomy &amp;amp; histology&lt;/keyword&gt;&lt;keyword&gt;X-Ray Microtomography&lt;/keyword&gt;&lt;keyword&gt;cochlear implant&lt;/keyword&gt;&lt;keyword&gt;hearing preservation&lt;/keyword&gt;&lt;keyword&gt;individualized therapy&lt;/keyword&gt;&lt;keyword&gt;scala tympani&lt;/keyword&gt;&lt;keyword&gt;muCT&lt;/keyword&gt;&lt;/keywords&gt;&lt;dates&gt;&lt;year&gt;2014&lt;/year&gt;&lt;pub-dates&gt;&lt;date&gt;Oct 1&lt;/date&gt;&lt;/pub-dates&gt;&lt;/dates&gt;&lt;isbn&gt;0021-9967&lt;/isbn&gt;&lt;accession-num&gt;24668424&lt;/accession-num&gt;&lt;urls&gt;&lt;/urls&gt;&lt;custom2&gt;Pmc4265794&lt;/custom2&gt;&lt;electronic-resource-num&gt;10.1002/cne.23594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Avci et al. (2014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EA1DC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6253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4E0CA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6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48A86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.00 ± 0.30 mm</w:t>
            </w:r>
          </w:p>
        </w:tc>
      </w:tr>
      <w:tr w:rsidR="001A215C" w:rsidRPr="00C0354D" w14:paraId="2EAB61F7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49AB8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451E33" w14:textId="0A4BFB0A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Avci&lt;/Author&gt;&lt;Year&gt;2017&lt;/Year&gt;&lt;RecNum&gt;6183&lt;/RecNum&gt;&lt;DisplayText&gt;Avci et al. (2017)&lt;/DisplayText&gt;&lt;record&gt;&lt;rec-number&gt;6183&lt;/rec-number&gt;&lt;foreign-keys&gt;&lt;key app="EN" db-id="0fx5ed0r6tr29kepexaxv5v1r0rrwfzs9222" timestamp="1594306450"&gt;6183&lt;/key&gt;&lt;/foreign-keys&gt;&lt;ref-type name="Journal Article"&gt;17&lt;/ref-type&gt;&lt;contributors&gt;&lt;authors&gt;&lt;author&gt;Avci, E.&lt;/author&gt;&lt;author&gt;Nauwelaers, T.&lt;/author&gt;&lt;author&gt;Hamacher, V.&lt;/author&gt;&lt;author&gt;Kral, A.&lt;/author&gt;&lt;/authors&gt;&lt;/contributors&gt;&lt;auth-address&gt;1Cluster of Excellence Hearing4all, Institute of AudioNeuroTechnology and Department of Experimental Otology, Ear, Nose, and Throat Clinics, Hannover Medical University, Hannover, Germany; and 2Advanced Bionics, European Research Center, Hannover, Germany.&lt;/auth-address&gt;&lt;titles&gt;&lt;title&gt;Three-Dimensional Force Profile During Cochlear Implantation Depends on Individual Geometry and Insertion Trauma&lt;/title&gt;&lt;secondary-title&gt;Ear Hear&lt;/secondary-title&gt;&lt;alt-title&gt;Ear and hearing&lt;/alt-title&gt;&lt;/titles&gt;&lt;alt-periodical&gt;&lt;full-title&gt;Ear and Hearing&lt;/full-title&gt;&lt;/alt-periodical&gt;&lt;pages&gt;e168-e179&lt;/pages&gt;&lt;volume&gt;38&lt;/volume&gt;&lt;number&gt;3&lt;/number&gt;&lt;edition&gt;2017/01/04&lt;/edition&gt;&lt;keywords&gt;&lt;keyword&gt;Cochlea/anatomy &amp;amp; histology/diagnostic imaging/*injuries&lt;/keyword&gt;&lt;keyword&gt;Cochlear Implantation/*adverse effects/methods&lt;/keyword&gt;&lt;keyword&gt;*Cochlear Implants&lt;/keyword&gt;&lt;keyword&gt;Ear, Inner/*anatomy &amp;amp; histology&lt;/keyword&gt;&lt;keyword&gt;Humans&lt;/keyword&gt;&lt;keyword&gt;Mechanical Phenomena&lt;/keyword&gt;&lt;keyword&gt;Rupture/etiology&lt;/keyword&gt;&lt;keyword&gt;Temporal Bone&lt;/keyword&gt;&lt;keyword&gt;X-Ray Microtomography&lt;/keyword&gt;&lt;/keywords&gt;&lt;dates&gt;&lt;year&gt;2017&lt;/year&gt;&lt;pub-dates&gt;&lt;date&gt;May/Jun&lt;/date&gt;&lt;/pub-dates&gt;&lt;/dates&gt;&lt;isbn&gt;0196-0202&lt;/isbn&gt;&lt;accession-num&gt;28045786&lt;/accession-num&gt;&lt;urls&gt;&lt;/urls&gt;&lt;electronic-resource-num&gt;10.1097/aud.0000000000000394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Avci et al. (2017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A4560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86348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99BF9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A56CAB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.04 ± 0.34 mm (6.71 – 7.63 mm)</w:t>
            </w:r>
          </w:p>
        </w:tc>
      </w:tr>
      <w:tr w:rsidR="001A215C" w:rsidRPr="00C0354D" w14:paraId="2CB8B214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D9FCE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8C7D7EC" w14:textId="0FBDF65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raun&lt;/Author&gt;&lt;Year&gt;2012&lt;/Year&gt;&lt;RecNum&gt;36&lt;/RecNum&gt;&lt;DisplayText&gt;Braun et al. (2012)&lt;/DisplayText&gt;&lt;record&gt;&lt;rec-number&gt;36&lt;/rec-number&gt;&lt;foreign-keys&gt;&lt;key app="EN" db-id="r9fxs2z96eawrvex924x00a7eepts5vf9exf" timestamp="0"&gt;36&lt;/key&gt;&lt;/foreign-keys&gt;&lt;ref-type name="Journal Article"&gt;17&lt;/ref-type&gt;&lt;contributors&gt;&lt;authors&gt;&lt;author&gt;Braun, K.&lt;/author&gt;&lt;author&gt;Bohnke, F.&lt;/author&gt;&lt;author&gt;Stark, T.&lt;/author&gt;&lt;/authors&gt;&lt;/contributors&gt;&lt;auth-address&gt;Department of Otorhinolaryngology, Technical University Munich, Germany.&lt;/auth-address&gt;&lt;titles&gt;&lt;title&gt;Three-dimensional representation of the human cochlea using micro-computed tomography data: presenting an anatomical model for further numerical calculations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603-13&lt;/pages&gt;&lt;volume&gt;132&lt;/volume&gt;&lt;number&gt;6&lt;/number&gt;&lt;edition&gt;2012/03/06&lt;/edition&gt;&lt;keywords&gt;&lt;keyword&gt;Cadaver&lt;/keyword&gt;&lt;keyword&gt;Cochlea/*radiography&lt;/keyword&gt;&lt;keyword&gt;Female&lt;/keyword&gt;&lt;keyword&gt;Humans&lt;/keyword&gt;&lt;keyword&gt;*Imaging, Three-Dimensional&lt;/keyword&gt;&lt;keyword&gt;Middle Aged&lt;/keyword&gt;&lt;keyword&gt;*Models, Anatomic&lt;/keyword&gt;&lt;keyword&gt;Reproducibility of Results&lt;/keyword&gt;&lt;keyword&gt;Temporal Bone/radiography&lt;/keyword&gt;&lt;keyword&gt;X-Ray Microtomography/*methods&lt;/keyword&gt;&lt;/keywords&gt;&lt;dates&gt;&lt;year&gt;2012&lt;/year&gt;&lt;pub-dates&gt;&lt;date&gt;Jun&lt;/date&gt;&lt;/pub-dates&gt;&lt;/dates&gt;&lt;isbn&gt;0001-6489&lt;/isbn&gt;&lt;accession-num&gt;22384791&lt;/accession-num&gt;&lt;urls&gt;&lt;/urls&gt;&lt;electronic-resource-num&gt;10.3109/00016489.2011.653670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raun et al. (2012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5B366F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817FE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146B8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F6EE7A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.70 mm</w:t>
            </w:r>
          </w:p>
        </w:tc>
      </w:tr>
      <w:tr w:rsidR="001A215C" w:rsidRPr="00C0354D" w14:paraId="23FDE1E5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471A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D8B29E" w14:textId="2D3025A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Dimopoulos&lt;/Author&gt;&lt;Year&gt;1990&lt;/Year&gt;&lt;RecNum&gt;6179&lt;/RecNum&gt;&lt;DisplayText&gt;Dimopoulos and Muren (1990)&lt;/DisplayText&gt;&lt;record&gt;&lt;rec-number&gt;6179&lt;/rec-number&gt;&lt;foreign-keys&gt;&lt;key app="EN" db-id="0fx5ed0r6tr29kepexaxv5v1r0rrwfzs9222" timestamp="1594306442"&gt;6179&lt;/key&gt;&lt;/foreign-keys&gt;&lt;ref-type name="Journal Article"&gt;17&lt;/ref-type&gt;&lt;contributors&gt;&lt;authors&gt;&lt;author&gt;Dimopoulos, P.&lt;/author&gt;&lt;author&gt;Muren, C.&lt;/author&gt;&lt;/authors&gt;&lt;/contributors&gt;&lt;titles&gt;&lt;title&gt;Anatomic variations of the cochlea and relations to other temporal bone structures&lt;/title&gt;&lt;secondary-title&gt;Acta Radiol&lt;/secondary-title&gt;&lt;/titles&gt;&lt;periodical&gt;&lt;full-title&gt;Acta Radiol&lt;/full-title&gt;&lt;/periodical&gt;&lt;pages&gt;439-444&lt;/pages&gt;&lt;volume&gt;31&lt;/volume&gt;&lt;number&gt;5&lt;/number&gt;&lt;dates&gt;&lt;year&gt;1990&lt;/year&gt;&lt;/dates&gt;&lt;urls&gt;&lt;related-urls&gt;&lt;url&gt;http://www.scopus.com/inward/record.url?eid=2-s2.0-0025675775&amp;amp;partnerID=40&amp;amp;md5=2e40a22fae88648aa16d246419277cfc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C0354D">
              <w:rPr>
                <w:noProof/>
                <w:color w:val="000000"/>
                <w:sz w:val="16"/>
                <w:szCs w:val="16"/>
                <w:lang w:eastAsia="en-ZA"/>
              </w:rPr>
              <w:t>Dimopoulos and Muren (1990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490B8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4CE3E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CF2FC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5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D6843C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6.77 ± 0.35 mm (6.00 - 7.50 mm)</w:t>
            </w:r>
          </w:p>
        </w:tc>
      </w:tr>
      <w:tr w:rsidR="001A215C" w:rsidRPr="00C0354D" w14:paraId="19B70174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FE089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E5D984" w14:textId="7C5C7009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ED6461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4BAF7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97D45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B981D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6.80 ± 0.46 mm (5.60 - 8.20 mm)</w:t>
            </w:r>
          </w:p>
        </w:tc>
      </w:tr>
      <w:tr w:rsidR="001A215C" w:rsidRPr="00C0354D" w14:paraId="141A9D78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BF8BA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5CFDDF" w14:textId="5586E238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scude&lt;/Author&gt;&lt;Year&gt;2006&lt;/Year&gt;&lt;RecNum&gt;243&lt;/RecNum&gt;&lt;DisplayText&gt;Escudé et al. (2006)&lt;/DisplayText&gt;&lt;record&gt;&lt;rec-number&gt;334&lt;/rec-number&gt;&lt;foreign-keys&gt;&lt;key app="EN" db-id="r9fxs2z96eawrvex924x00a7eepts5vf9exf" timestamp="1572378066"&gt;334&lt;/key&gt;&lt;/foreign-keys&gt;&lt;ref-type name="Journal Article"&gt;17&lt;/ref-type&gt;&lt;contributors&gt;&lt;authors&gt;&lt;author&gt;Escudé, Bernard&lt;/author&gt;&lt;author&gt;James, Chris&lt;/author&gt;&lt;author&gt;Deguine, Olivier&lt;/author&gt;&lt;author&gt;Cochard, Nadine&lt;/author&gt;&lt;author&gt;Eter, Elias&lt;/author&gt;&lt;author&gt;Fraysse, Bernard&lt;/author&gt;&lt;/authors&gt;&lt;/contributors&gt;&lt;auth-address&gt;Clinique Pasteur, CHU Purpan, Toulouse, France.&lt;/auth-address&gt;&lt;titles&gt;&lt;title&gt;The Size of the Cochlea and Predictions of Insertion Depth Angles for Cochlear Implant Electrodes&lt;/title&gt;&lt;secondary-title&gt;Audiology and Neurotology&lt;/secondary-title&gt;&lt;alt-title&gt;Audiology &amp;amp; neuro-otology&lt;/alt-title&gt;&lt;/titles&gt;&lt;periodical&gt;&lt;full-title&gt;Audiology and Neurotology&lt;/full-title&gt;&lt;/periodical&gt;&lt;alt-periodical&gt;&lt;full-title&gt;Audiol Neurootol&lt;/full-title&gt;&lt;abbr-1&gt;Audiology &amp;amp; neuro-otology&lt;/abbr-1&gt;&lt;/alt-periodical&gt;&lt;pages&gt;27-33&lt;/pages&gt;&lt;volume&gt;11&lt;/volume&gt;&lt;number&gt;1&lt;/number&gt;&lt;edition&gt;2006/10/26&lt;/edition&gt;&lt;section&gt;27&lt;/section&gt;&lt;keywords&gt;&lt;keyword&gt;Adolescent&lt;/keyword&gt;&lt;keyword&gt;Adult&lt;/keyword&gt;&lt;keyword&gt;Aged&lt;/keyword&gt;&lt;keyword&gt;Child&lt;/keyword&gt;&lt;keyword&gt;Child, Preschool&lt;/keyword&gt;&lt;keyword&gt;Cochlea/*abnormalities/*surgery&lt;/keyword&gt;&lt;keyword&gt;Cochlear Implantation/instrumentation/*methods&lt;/keyword&gt;&lt;keyword&gt;Female&lt;/keyword&gt;&lt;keyword&gt;Humans&lt;/keyword&gt;&lt;keyword&gt;Infant&lt;/keyword&gt;&lt;keyword&gt;Infant, Newborn&lt;/keyword&gt;&lt;keyword&gt;Male&lt;/keyword&gt;&lt;keyword&gt;Middle Aged&lt;/keyword&gt;&lt;keyword&gt;Models, Biological&lt;/keyword&gt;&lt;keyword&gt;Temporal Bone/surgery&lt;/keyword&gt;&lt;/keywords&gt;&lt;dates&gt;&lt;year&gt;2006&lt;/year&gt;&lt;/dates&gt;&lt;isbn&gt;1420-3030&amp;#xD;1421-9700&lt;/isbn&gt;&lt;accession-num&gt;17063008&lt;/accession-num&gt;&lt;urls&gt;&lt;/urls&gt;&lt;electronic-resource-num&gt;10.1159/000095611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scudé et al. (2006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84586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408C7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renc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5A50C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2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DACDE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6.99 ± 0.37 mm</w:t>
            </w:r>
          </w:p>
        </w:tc>
      </w:tr>
      <w:tr w:rsidR="001A215C" w:rsidRPr="00C0354D" w14:paraId="4C80C713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17CA0D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AF3D2D" w14:textId="66D1F84C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Martinez-Monedero&lt;/Author&gt;&lt;Year&gt;2011&lt;/Year&gt;&lt;RecNum&gt;7&lt;/RecNum&gt;&lt;DisplayText&gt;Martinez-Monedero et al. (2011)&lt;/DisplayText&gt;&lt;record&gt;&lt;rec-number&gt;7&lt;/rec-number&gt;&lt;foreign-keys&gt;&lt;key app="EN" db-id="r9fxs2z96eawrvex924x00a7eepts5vf9exf" timestamp="0"&gt;7&lt;/key&gt;&lt;/foreign-keys&gt;&lt;ref-type name="Journal Article"&gt;17&lt;/ref-type&gt;&lt;contributors&gt;&lt;authors&gt;&lt;author&gt;Martinez-Monedero, Rodrigo&lt;/author&gt;&lt;author&gt;Niparko, John K.&lt;/author&gt;&lt;author&gt;Aygun, Nafi&lt;/author&gt;&lt;/authors&gt;&lt;/contributors&gt;&lt;titles&gt;&lt;title&gt;Cochlear Coiling Pattern and Orientation Differences in Cochlear Implant Candidates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086-1093 &lt;/pages&gt;&lt;volume&gt;32&lt;/volume&gt;&lt;number&gt;7&lt;/number&gt;&lt;keywords&gt;&lt;keyword&gt;Cochlear implants&lt;/keyword&gt;&lt;keyword&gt;Cochlear anatomy&lt;/keyword&gt;&lt;keyword&gt;Cochlear orientation&lt;/keyword&gt;&lt;keyword&gt;Computer tomography&lt;/keyword&gt;&lt;keyword&gt;Underdeveloped cochlea&lt;/keyword&gt;&lt;keyword&gt;Modiolus&lt;/keyword&gt;&lt;keyword&gt;3-D reconstructions&lt;/keyword&gt;&lt;keyword&gt;00129492-201109000-00009&lt;/keyword&gt;&lt;/keywords&gt;&lt;dates&gt;&lt;year&gt;2011&lt;/year&gt;&lt;/dates&gt;&lt;isbn&gt;1531-7129&lt;/isbn&gt;&lt;urls&gt;&lt;related-urls&gt;&lt;url&gt;http://journals.lww.com/otology-neurotology/Fulltext/2011/09000/Cochlear_Coiling_Pattern_and_Orientation.9.aspx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Martinez-Monedero et al. (201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CAA2C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D3149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Ame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CABBF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24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994F38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5.20 -7.80 ± 1.13 mm</w:t>
            </w:r>
          </w:p>
        </w:tc>
      </w:tr>
      <w:tr w:rsidR="001A215C" w:rsidRPr="00C0354D" w14:paraId="3D314272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61F26E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9E2739" w14:textId="47FBB5CC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Pietsch&lt;/Author&gt;&lt;Year&gt;2017&lt;/Year&gt;&lt;RecNum&gt;6181&lt;/RecNum&gt;&lt;DisplayText&gt;Pietsch et al. (2017)&lt;/DisplayText&gt;&lt;record&gt;&lt;rec-number&gt;6181&lt;/rec-number&gt;&lt;foreign-keys&gt;&lt;key app="EN" db-id="0fx5ed0r6tr29kepexaxv5v1r0rrwfzs9222" timestamp="1594306446"&gt;6181&lt;/key&gt;&lt;/foreign-keys&gt;&lt;ref-type name="Journal Article"&gt;17&lt;/ref-type&gt;&lt;contributors&gt;&lt;authors&gt;&lt;author&gt;Pietsch, M.&lt;/author&gt;&lt;author&gt;Aguirre Dávila, L.&lt;/author&gt;&lt;author&gt;Erfurt, P.&lt;/author&gt;&lt;author&gt;Avci, E.&lt;/author&gt;&lt;author&gt;Lenarz, T.&lt;/author&gt;&lt;author&gt;Kral, A.&lt;/author&gt;&lt;/authors&gt;&lt;/contributors&gt;&lt;titles&gt;&lt;title&gt;Spiral Form of the Human Cochlea Results from Spatial Constraints&lt;/title&gt;&lt;secondary-title&gt;Sci Rep&lt;/secondary-title&gt;&lt;/titles&gt;&lt;periodical&gt;&lt;full-title&gt;Sci Rep&lt;/full-title&gt;&lt;/periodical&gt;&lt;pages&gt;7500-7500&lt;/pages&gt;&lt;volume&gt;7&lt;/volume&gt;&lt;number&gt;1&lt;/number&gt;&lt;dates&gt;&lt;year&gt;2017&lt;/year&gt;&lt;/dates&gt;&lt;publisher&gt;Nature Publishing Group UK&lt;/publisher&gt;&lt;isbn&gt;2045-2322&lt;/isbn&gt;&lt;accession-num&gt;28790422&lt;/accession-num&gt;&lt;urls&gt;&lt;related-urls&gt;&lt;url&gt;https://www.ncbi.nlm.nih.gov/pubmed/28790422&lt;/url&gt;&lt;url&gt;https://www.ncbi.nlm.nih.gov/pmc/PMC5548794/&lt;/url&gt;&lt;/related-urls&gt;&lt;/urls&gt;&lt;electronic-resource-num&gt;10.1038/s41598-017-07795-4&lt;/electronic-resource-num&gt;&lt;remote-database-name&gt;PubMed&lt;/remote-database-nam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Pietsch et al. (2017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53979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  <w:p w14:paraId="0EEA51B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4CE01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63DEF0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8</w:t>
            </w:r>
          </w:p>
          <w:p w14:paraId="4107D87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08A0C0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7.00 </w:t>
            </w:r>
            <w:r w:rsidRPr="00C0354D">
              <w:rPr>
                <w:sz w:val="16"/>
                <w:szCs w:val="16"/>
              </w:rPr>
              <w:t>± 0.30 mm</w:t>
            </w:r>
          </w:p>
          <w:p w14:paraId="170BDD3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6.80 ± 0.40 mm</w:t>
            </w:r>
          </w:p>
        </w:tc>
      </w:tr>
      <w:tr w:rsidR="001A215C" w:rsidRPr="00C0354D" w14:paraId="51EB3C88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ED83F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4AB1A5" w14:textId="4FD81F6A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8DC8B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5A73D8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1AEB0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B64E6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.00 mm</w:t>
            </w:r>
          </w:p>
        </w:tc>
      </w:tr>
      <w:tr w:rsidR="001A215C" w:rsidRPr="00C0354D" w14:paraId="74E13076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E0931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26338A33" w14:textId="2CC6B464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  <w:r w:rsidR="001A215C"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22498180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8F9BD1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1FD871BA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4D8FB9F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6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1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6 ± 1.09 mm (4.38 – 8.13 mm)</w:t>
            </w:r>
          </w:p>
          <w:p w14:paraId="1DDE514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568D632C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E0D21FD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Width of the middle turn</w:t>
            </w:r>
          </w:p>
          <w:p w14:paraId="58DDE251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3401D8F" w14:textId="6370F13E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raun&lt;/Author&gt;&lt;Year&gt;2012&lt;/Year&gt;&lt;RecNum&gt;36&lt;/RecNum&gt;&lt;DisplayText&gt;Braun et al. (2012)&lt;/DisplayText&gt;&lt;record&gt;&lt;rec-number&gt;36&lt;/rec-number&gt;&lt;foreign-keys&gt;&lt;key app="EN" db-id="r9fxs2z96eawrvex924x00a7eepts5vf9exf" timestamp="0"&gt;36&lt;/key&gt;&lt;/foreign-keys&gt;&lt;ref-type name="Journal Article"&gt;17&lt;/ref-type&gt;&lt;contributors&gt;&lt;authors&gt;&lt;author&gt;Braun, K.&lt;/author&gt;&lt;author&gt;Bohnke, F.&lt;/author&gt;&lt;author&gt;Stark, T.&lt;/author&gt;&lt;/authors&gt;&lt;/contributors&gt;&lt;auth-address&gt;Department of Otorhinolaryngology, Technical University Munich, Germany.&lt;/auth-address&gt;&lt;titles&gt;&lt;title&gt;Three-dimensional representation of the human cochlea using micro-computed tomography data: presenting an anatomical model for further numerical calculations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603-13&lt;/pages&gt;&lt;volume&gt;132&lt;/volume&gt;&lt;number&gt;6&lt;/number&gt;&lt;edition&gt;2012/03/06&lt;/edition&gt;&lt;keywords&gt;&lt;keyword&gt;Cadaver&lt;/keyword&gt;&lt;keyword&gt;Cochlea/*radiography&lt;/keyword&gt;&lt;keyword&gt;Female&lt;/keyword&gt;&lt;keyword&gt;Humans&lt;/keyword&gt;&lt;keyword&gt;*Imaging, Three-Dimensional&lt;/keyword&gt;&lt;keyword&gt;Middle Aged&lt;/keyword&gt;&lt;keyword&gt;*Models, Anatomic&lt;/keyword&gt;&lt;keyword&gt;Reproducibility of Results&lt;/keyword&gt;&lt;keyword&gt;Temporal Bone/radiography&lt;/keyword&gt;&lt;keyword&gt;X-Ray Microtomography/*methods&lt;/keyword&gt;&lt;/keywords&gt;&lt;dates&gt;&lt;year&gt;2012&lt;/year&gt;&lt;pub-dates&gt;&lt;date&gt;Jun&lt;/date&gt;&lt;/pub-dates&gt;&lt;/dates&gt;&lt;isbn&gt;0001-6489&lt;/isbn&gt;&lt;accession-num&gt;22384791&lt;/accession-num&gt;&lt;urls&gt;&lt;/urls&gt;&lt;electronic-resource-num&gt;10.3109/00016489.2011.653670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raun et al. (2012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BAD28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2AC41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German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B120F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4A543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.35 mm</w:t>
            </w:r>
          </w:p>
        </w:tc>
      </w:tr>
      <w:tr w:rsidR="001A215C" w:rsidRPr="00C0354D" w14:paraId="026DDA13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227ACF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CE194A" w14:textId="3AD1A292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ACE74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32506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042B08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97AADE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80 ± 0.25 mm (3.30 -4.30 mm)</w:t>
            </w:r>
          </w:p>
        </w:tc>
      </w:tr>
      <w:tr w:rsidR="001A215C" w:rsidRPr="00C0354D" w14:paraId="0CCCFB69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53C10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1FFC62" w14:textId="2A0C95FF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1223536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602AE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C5A313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1FC4C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90 mm</w:t>
            </w:r>
          </w:p>
        </w:tc>
      </w:tr>
      <w:tr w:rsidR="001A215C" w:rsidRPr="00C0354D" w14:paraId="50F8D524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59B06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53A911A4" w14:textId="3C571B3E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18169FF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370382F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1CC465CC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358206B2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3.8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0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0.6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 xml:space="preserve">3 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mm (2.61 – 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4.80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)</w:t>
            </w:r>
          </w:p>
          <w:p w14:paraId="5847AE5C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49D6146C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515981F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Total cochlear height</w:t>
            </w:r>
          </w:p>
          <w:p w14:paraId="5879D97E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  <w:p w14:paraId="559996E8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  <w:p w14:paraId="003F1DD9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  <w:p w14:paraId="1068BFF6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  <w:p w14:paraId="1D9907B4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C9433D" w14:textId="646CC979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Avci&lt;/Author&gt;&lt;Year&gt;2014&lt;/Year&gt;&lt;RecNum&gt;1&lt;/RecNum&gt;&lt;DisplayText&gt;Avci et al. (2014)&lt;/DisplayText&gt;&lt;record&gt;&lt;rec-number&gt;1&lt;/rec-number&gt;&lt;foreign-keys&gt;&lt;key app="EN" db-id="r9fxs2z96eawrvex924x00a7eepts5vf9exf" timestamp="0"&gt;1&lt;/key&gt;&lt;/foreign-keys&gt;&lt;ref-type name="Journal Article"&gt;17&lt;/ref-type&gt;&lt;contributors&gt;&lt;authors&gt;&lt;author&gt;Avci, E.&lt;/author&gt;&lt;author&gt;Nauwelaers, T.&lt;/author&gt;&lt;author&gt;Lenarz, T.&lt;/author&gt;&lt;author&gt;Hamacher, V.&lt;/author&gt;&lt;author&gt;Kral, A.&lt;/author&gt;&lt;/authors&gt;&lt;/contributors&gt;&lt;auth-address&gt;Cluster of Excellence Hearing4all, Institute of AudioNeuroTechnology and Department of Experimental Otology, Ear, Nose, and Throat Clinics, Hannover Medical University, Hannover, 30625, Germany.&lt;/auth-address&gt;&lt;titles&gt;&lt;title&gt;Variations in microanatomy of the human cochlea&lt;/title&gt;&lt;secondary-title&gt;J Comp Neurol &lt;/secondary-title&gt;&lt;alt-title&gt;The Journal of comparative neurology&lt;/alt-title&gt;&lt;/titles&gt;&lt;periodical&gt;&lt;full-title&gt;Journal of Comparative Neurology&lt;/full-title&gt;&lt;abbr-1&gt;J. Comp. Neurol.&lt;/abbr-1&gt;&lt;abbr-2&gt;J Comp Neurol&lt;/abbr-2&gt;&lt;/periodical&gt;&lt;pages&gt;3245-61&lt;/pages&gt;&lt;volume&gt;522&lt;/volume&gt;&lt;number&gt;14&lt;/number&gt;&lt;edition&gt;2014/03/29&lt;/edition&gt;&lt;keywords&gt;&lt;keyword&gt;Cochlea/*anatomy &amp;amp; histology&lt;/keyword&gt;&lt;keyword&gt;Humans&lt;/keyword&gt;&lt;keyword&gt;Image Processing, Computer-Assisted&lt;/keyword&gt;&lt;keyword&gt;Scala Tympani/anatomy &amp;amp; histology&lt;/keyword&gt;&lt;keyword&gt;Temporal Bone/*anatomy &amp;amp; histology&lt;/keyword&gt;&lt;keyword&gt;X-Ray Microtomography&lt;/keyword&gt;&lt;keyword&gt;cochlear implant&lt;/keyword&gt;&lt;keyword&gt;hearing preservation&lt;/keyword&gt;&lt;keyword&gt;individualized therapy&lt;/keyword&gt;&lt;keyword&gt;scala tympani&lt;/keyword&gt;&lt;keyword&gt;muCT&lt;/keyword&gt;&lt;/keywords&gt;&lt;dates&gt;&lt;year&gt;2014&lt;/year&gt;&lt;pub-dates&gt;&lt;date&gt;Oct 1&lt;/date&gt;&lt;/pub-dates&gt;&lt;/dates&gt;&lt;isbn&gt;0021-9967&lt;/isbn&gt;&lt;accession-num&gt;24668424&lt;/accession-num&gt;&lt;urls&gt;&lt;/urls&gt;&lt;custom2&gt;Pmc4265794&lt;/custom2&gt;&lt;electronic-resource-num&gt;10.1002/cne.23594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Avci et al. (2014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2545B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F04D0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C8E82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6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7FFB3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.40 ± 0.30 mm</w:t>
            </w:r>
          </w:p>
        </w:tc>
      </w:tr>
      <w:tr w:rsidR="001A215C" w:rsidRPr="00C0354D" w14:paraId="4F640FC8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DA552B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702159C" w14:textId="4A55C0CA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raun&lt;/Author&gt;&lt;Year&gt;2012&lt;/Year&gt;&lt;RecNum&gt;36&lt;/RecNum&gt;&lt;DisplayText&gt;Braun et al. (2012)&lt;/DisplayText&gt;&lt;record&gt;&lt;rec-number&gt;36&lt;/rec-number&gt;&lt;foreign-keys&gt;&lt;key app="EN" db-id="r9fxs2z96eawrvex924x00a7eepts5vf9exf" timestamp="0"&gt;36&lt;/key&gt;&lt;/foreign-keys&gt;&lt;ref-type name="Journal Article"&gt;17&lt;/ref-type&gt;&lt;contributors&gt;&lt;authors&gt;&lt;author&gt;Braun, K.&lt;/author&gt;&lt;author&gt;Bohnke, F.&lt;/author&gt;&lt;author&gt;Stark, T.&lt;/author&gt;&lt;/authors&gt;&lt;/contributors&gt;&lt;auth-address&gt;Department of Otorhinolaryngology, Technical University Munich, Germany.&lt;/auth-address&gt;&lt;titles&gt;&lt;title&gt;Three-dimensional representation of the human cochlea using micro-computed tomography data: presenting an anatomical model for further numerical calculations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603-13&lt;/pages&gt;&lt;volume&gt;132&lt;/volume&gt;&lt;number&gt;6&lt;/number&gt;&lt;edition&gt;2012/03/06&lt;/edition&gt;&lt;keywords&gt;&lt;keyword&gt;Cadaver&lt;/keyword&gt;&lt;keyword&gt;Cochlea/*radiography&lt;/keyword&gt;&lt;keyword&gt;Female&lt;/keyword&gt;&lt;keyword&gt;Humans&lt;/keyword&gt;&lt;keyword&gt;*Imaging, Three-Dimensional&lt;/keyword&gt;&lt;keyword&gt;Middle Aged&lt;/keyword&gt;&lt;keyword&gt;*Models, Anatomic&lt;/keyword&gt;&lt;keyword&gt;Reproducibility of Results&lt;/keyword&gt;&lt;keyword&gt;Temporal Bone/radiography&lt;/keyword&gt;&lt;keyword&gt;X-Ray Microtomography/*methods&lt;/keyword&gt;&lt;/keywords&gt;&lt;dates&gt;&lt;year&gt;2012&lt;/year&gt;&lt;pub-dates&gt;&lt;date&gt;Jun&lt;/date&gt;&lt;/pub-dates&gt;&lt;/dates&gt;&lt;isbn&gt;0001-6489&lt;/isbn&gt;&lt;accession-num&gt;22384791&lt;/accession-num&gt;&lt;urls&gt;&lt;/urls&gt;&lt;electronic-resource-num&gt;10.3109/00016489.2011.653670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raun et al. (2012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603C3F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826AD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German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B4ABC0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1D7D7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.06 mm</w:t>
            </w:r>
          </w:p>
        </w:tc>
      </w:tr>
      <w:tr w:rsidR="001A215C" w:rsidRPr="00C0354D" w14:paraId="34EDD8AA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E50A9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29378A" w14:textId="19F6571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Dimopoulos&lt;/Author&gt;&lt;Year&gt;1990&lt;/Year&gt;&lt;RecNum&gt;6179&lt;/RecNum&gt;&lt;DisplayText&gt;Dimopoulos and Muren (1990)&lt;/DisplayText&gt;&lt;record&gt;&lt;rec-number&gt;6179&lt;/rec-number&gt;&lt;foreign-keys&gt;&lt;key app="EN" db-id="0fx5ed0r6tr29kepexaxv5v1r0rrwfzs9222" timestamp="1594306442"&gt;6179&lt;/key&gt;&lt;/foreign-keys&gt;&lt;ref-type name="Journal Article"&gt;17&lt;/ref-type&gt;&lt;contributors&gt;&lt;authors&gt;&lt;author&gt;Dimopoulos, P.&lt;/author&gt;&lt;author&gt;Muren, C.&lt;/author&gt;&lt;/authors&gt;&lt;/contributors&gt;&lt;titles&gt;&lt;title&gt;Anatomic variations of the cochlea and relations to other temporal bone structures&lt;/title&gt;&lt;secondary-title&gt;Acta Radiol&lt;/secondary-title&gt;&lt;/titles&gt;&lt;periodical&gt;&lt;full-title&gt;Acta Radiol&lt;/full-title&gt;&lt;/periodical&gt;&lt;pages&gt;439-444&lt;/pages&gt;&lt;volume&gt;31&lt;/volume&gt;&lt;number&gt;5&lt;/number&gt;&lt;dates&gt;&lt;year&gt;1990&lt;/year&gt;&lt;/dates&gt;&lt;urls&gt;&lt;related-urls&gt;&lt;url&gt;http://www.scopus.com/inward/record.url?eid=2-s2.0-0025675775&amp;amp;partnerID=40&amp;amp;md5=2e40a22fae88648aa16d246419277cfc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C0354D">
              <w:rPr>
                <w:noProof/>
                <w:color w:val="000000"/>
                <w:sz w:val="16"/>
                <w:szCs w:val="16"/>
                <w:lang w:eastAsia="en-ZA"/>
              </w:rPr>
              <w:t>Dimopoulos and Muren (1990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44824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477D4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9E7E5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5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6280A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93 ± 0.40 mm (3.10 -5.00 mm)</w:t>
            </w:r>
          </w:p>
        </w:tc>
      </w:tr>
      <w:tr w:rsidR="001A215C" w:rsidRPr="00C0354D" w14:paraId="418EE0B0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9DB75E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90612B" w14:textId="79F864E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1ECAE86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F026E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11CFD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5FA6C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90 ± 0.37 mm (3.30 - 4.80 mm)</w:t>
            </w:r>
          </w:p>
        </w:tc>
      </w:tr>
      <w:tr w:rsidR="001A215C" w:rsidRPr="00C0354D" w14:paraId="4A103D9E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E8E17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ADCD23" w14:textId="125E207A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Fernando&lt;/Author&gt;&lt;Year&gt;2011&lt;/Year&gt;&lt;RecNum&gt;6188&lt;/RecNum&gt;&lt;DisplayText&gt;Fernando et al. (2011)&lt;/DisplayText&gt;&lt;record&gt;&lt;rec-number&gt;6188&lt;/rec-number&gt;&lt;foreign-keys&gt;&lt;key app="EN" db-id="0fx5ed0r6tr29kepexaxv5v1r0rrwfzs9222" timestamp="1594306460"&gt;6188&lt;/key&gt;&lt;/foreign-keys&gt;&lt;ref-type name="Journal Article"&gt;17&lt;/ref-type&gt;&lt;contributors&gt;&lt;authors&gt;&lt;author&gt;Fernando, Adrian F&lt;/author&gt;&lt;author&gt;Opulencia, Alejandro P&lt;/author&gt;&lt;author&gt;Maglalang, Gil M&lt;/author&gt;&lt;author&gt;Chua, Antonio H&lt;/author&gt;&lt;/authors&gt;&lt;/contributors&gt;&lt;titles&gt;&lt;title&gt;An anatomical study of the cochlea among Filipinos using high-resolution computed tomography scans&lt;/title&gt;&lt;secondary-title&gt;Otolaryngol Head Neck Surg&lt;/secondary-title&gt;&lt;/titles&gt;&lt;periodical&gt;&lt;full-title&gt;Otolaryngol Head Neck Surg&lt;/full-title&gt;&lt;/periodical&gt;&lt;pages&gt;6-9&lt;/pages&gt;&lt;volume&gt;26&lt;/volume&gt;&lt;number&gt;1&lt;/number&gt;&lt;dates&gt;&lt;year&gt;2011&lt;/year&gt;&lt;/dates&gt;&lt;isbn&gt;1908-4889&lt;/isbn&gt;&lt;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Fernando et al. (201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A3AE2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5DD4DA" w14:textId="77777777" w:rsidR="001A215C" w:rsidRPr="00C0354D" w:rsidRDefault="001A215C" w:rsidP="001E43B9">
            <w:pPr>
              <w:spacing w:line="48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ilipino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BBAD9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8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FFB0E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R = 4.36 mm (3.30 - 5.10 mm)</w:t>
            </w:r>
          </w:p>
          <w:p w14:paraId="4132847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L = 4.34 mm (3.40-5.20 mm)</w:t>
            </w:r>
          </w:p>
        </w:tc>
      </w:tr>
      <w:tr w:rsidR="001A215C" w:rsidRPr="00C0354D" w14:paraId="2E6B3C37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18AA51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94AD00D" w14:textId="39EDE183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Pietsch&lt;/Author&gt;&lt;Year&gt;2017&lt;/Year&gt;&lt;RecNum&gt;6181&lt;/RecNum&gt;&lt;DisplayText&gt;Pietsch et al. (2017)&lt;/DisplayText&gt;&lt;record&gt;&lt;rec-number&gt;6181&lt;/rec-number&gt;&lt;foreign-keys&gt;&lt;key app="EN" db-id="0fx5ed0r6tr29kepexaxv5v1r0rrwfzs9222" timestamp="1594306446"&gt;6181&lt;/key&gt;&lt;/foreign-keys&gt;&lt;ref-type name="Journal Article"&gt;17&lt;/ref-type&gt;&lt;contributors&gt;&lt;authors&gt;&lt;author&gt;Pietsch, M.&lt;/author&gt;&lt;author&gt;Aguirre Dávila, L.&lt;/author&gt;&lt;author&gt;Erfurt, P.&lt;/author&gt;&lt;author&gt;Avci, E.&lt;/author&gt;&lt;author&gt;Lenarz, T.&lt;/author&gt;&lt;author&gt;Kral, A.&lt;/author&gt;&lt;/authors&gt;&lt;/contributors&gt;&lt;titles&gt;&lt;title&gt;Spiral Form of the Human Cochlea Results from Spatial Constraints&lt;/title&gt;&lt;secondary-title&gt;Sci Rep&lt;/secondary-title&gt;&lt;/titles&gt;&lt;periodical&gt;&lt;full-title&gt;Sci Rep&lt;/full-title&gt;&lt;/periodical&gt;&lt;pages&gt;7500-7500&lt;/pages&gt;&lt;volume&gt;7&lt;/volume&gt;&lt;number&gt;1&lt;/number&gt;&lt;dates&gt;&lt;year&gt;2017&lt;/year&gt;&lt;/dates&gt;&lt;publisher&gt;Nature Publishing Group UK&lt;/publisher&gt;&lt;isbn&gt;2045-2322&lt;/isbn&gt;&lt;accession-num&gt;28790422&lt;/accession-num&gt;&lt;urls&gt;&lt;related-urls&gt;&lt;url&gt;https://www.ncbi.nlm.nih.gov/pubmed/28790422&lt;/url&gt;&lt;url&gt;https://www.ncbi.nlm.nih.gov/pmc/PMC5548794/&lt;/url&gt;&lt;/related-urls&gt;&lt;/urls&gt;&lt;electronic-resource-num&gt;10.1038/s41598-017-07795-4&lt;/electronic-resource-num&gt;&lt;remote-database-name&gt;PubMed&lt;/remote-database-nam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Pietsch et al. (2017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1C487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  <w:p w14:paraId="561574A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28AF3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3D7941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8</w:t>
            </w:r>
          </w:p>
          <w:p w14:paraId="0058596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695B64" w14:textId="77777777" w:rsidR="001A215C" w:rsidRPr="00C0354D" w:rsidRDefault="001A215C" w:rsidP="001E43B9">
            <w:pPr>
              <w:spacing w:line="240" w:lineRule="auto"/>
              <w:jc w:val="left"/>
              <w:rPr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4.40 </w:t>
            </w:r>
            <w:r w:rsidRPr="00C0354D">
              <w:rPr>
                <w:sz w:val="16"/>
                <w:szCs w:val="16"/>
              </w:rPr>
              <w:t>± 0.40 mm</w:t>
            </w:r>
          </w:p>
          <w:p w14:paraId="5CE3E8E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4.00 ± 0.20 mm</w:t>
            </w:r>
          </w:p>
        </w:tc>
      </w:tr>
      <w:tr w:rsidR="001A215C" w:rsidRPr="00C0354D" w14:paraId="14E00FCD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F1D056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D26295" w14:textId="620F833D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F1CEB3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774A1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60EF1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C08CA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80 mm</w:t>
            </w:r>
          </w:p>
        </w:tc>
      </w:tr>
      <w:tr w:rsidR="001A215C" w:rsidRPr="00C0354D" w14:paraId="1FD3A56E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AE2FE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6C731AF7" w14:textId="0F698D1E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  <w:r w:rsidR="001A215C"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16DE56C4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6AB3595E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7D7865E1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0EE956D0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5.01 ± 1.01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 (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2.82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– 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6.93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)</w:t>
            </w:r>
          </w:p>
          <w:p w14:paraId="28B4169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3EC3CB69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57E2922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lastRenderedPageBreak/>
              <w:t xml:space="preserve">Height of the basal turn </w:t>
            </w:r>
          </w:p>
          <w:p w14:paraId="23FCAB5C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  <w:p w14:paraId="2F46B021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DFB54F" w14:textId="2854E2B2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raun&lt;/Author&gt;&lt;Year&gt;2012&lt;/Year&gt;&lt;RecNum&gt;36&lt;/RecNum&gt;&lt;DisplayText&gt;Braun et al. (2012)&lt;/DisplayText&gt;&lt;record&gt;&lt;rec-number&gt;36&lt;/rec-number&gt;&lt;foreign-keys&gt;&lt;key app="EN" db-id="r9fxs2z96eawrvex924x00a7eepts5vf9exf" timestamp="0"&gt;36&lt;/key&gt;&lt;/foreign-keys&gt;&lt;ref-type name="Journal Article"&gt;17&lt;/ref-type&gt;&lt;contributors&gt;&lt;authors&gt;&lt;author&gt;Braun, K.&lt;/author&gt;&lt;author&gt;Bohnke, F.&lt;/author&gt;&lt;author&gt;Stark, T.&lt;/author&gt;&lt;/authors&gt;&lt;/contributors&gt;&lt;auth-address&gt;Department of Otorhinolaryngology, Technical University Munich, Germany.&lt;/auth-address&gt;&lt;titles&gt;&lt;title&gt;Three-dimensional representation of the human cochlea using micro-computed tomography data: presenting an anatomical model for further numerical calculations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603-13&lt;/pages&gt;&lt;volume&gt;132&lt;/volume&gt;&lt;number&gt;6&lt;/number&gt;&lt;edition&gt;2012/03/06&lt;/edition&gt;&lt;keywords&gt;&lt;keyword&gt;Cadaver&lt;/keyword&gt;&lt;keyword&gt;Cochlea/*radiography&lt;/keyword&gt;&lt;keyword&gt;Female&lt;/keyword&gt;&lt;keyword&gt;Humans&lt;/keyword&gt;&lt;keyword&gt;*Imaging, Three-Dimensional&lt;/keyword&gt;&lt;keyword&gt;Middle Aged&lt;/keyword&gt;&lt;keyword&gt;*Models, Anatomic&lt;/keyword&gt;&lt;keyword&gt;Reproducibility of Results&lt;/keyword&gt;&lt;keyword&gt;Temporal Bone/radiography&lt;/keyword&gt;&lt;keyword&gt;X-Ray Microtomography/*methods&lt;/keyword&gt;&lt;/keywords&gt;&lt;dates&gt;&lt;year&gt;2012&lt;/year&gt;&lt;pub-dates&gt;&lt;date&gt;Jun&lt;/date&gt;&lt;/pub-dates&gt;&lt;/dates&gt;&lt;isbn&gt;0001-6489&lt;/isbn&gt;&lt;accession-num&gt;22384791&lt;/accession-num&gt;&lt;urls&gt;&lt;/urls&gt;&lt;electronic-resource-num&gt;10.3109/00016489.2011.653670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raun et al. (2012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3B70F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688DD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F16451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65C1A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90 mm</w:t>
            </w:r>
          </w:p>
        </w:tc>
      </w:tr>
      <w:tr w:rsidR="001A215C" w:rsidRPr="00C0354D" w14:paraId="055B7755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5F5282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ED3D7C" w14:textId="1844C82B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5CAC6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4F4DC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679B0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B2CC7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2.10 ± 0.20 mm (1.60 -2.60 mm)</w:t>
            </w:r>
          </w:p>
        </w:tc>
      </w:tr>
      <w:tr w:rsidR="001A215C" w:rsidRPr="00C0354D" w14:paraId="4FD35219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FDB9E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D13AA4" w14:textId="4546EE82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Lcm9tYmFjaDwvQXV0aG9yPjxZ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Lcm9tYmFjaDwvQXV0aG9yPjxZ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Krombach et al. (2005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5C3851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D673B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22069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2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263201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76 ± 0.03 mm (0.90 -2.20 mm)</w:t>
            </w:r>
          </w:p>
        </w:tc>
      </w:tr>
      <w:tr w:rsidR="001A215C" w:rsidRPr="00C0354D" w14:paraId="62087A72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015BF3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31756F" w14:textId="2B9D0E0D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72FC6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4A473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9B31F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D7DB6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90 mm</w:t>
            </w:r>
          </w:p>
        </w:tc>
      </w:tr>
      <w:tr w:rsidR="001A215C" w:rsidRPr="00C0354D" w14:paraId="5B16DE08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4E4F9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294F3396" w14:textId="36F01CDC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  <w:r w:rsidR="001A215C"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5E7AC719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µCT temporal bone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27350078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375FD522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72805583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R = 3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64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0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55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 (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2.24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– 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4.64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)</w:t>
            </w:r>
          </w:p>
          <w:p w14:paraId="405D6C7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L = 2.65 ± 0.51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 (1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.53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– 3.9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2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)</w:t>
            </w:r>
          </w:p>
        </w:tc>
      </w:tr>
      <w:tr w:rsidR="001A215C" w:rsidRPr="00C0354D" w14:paraId="65E999EC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750B9B7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Height of the middle turn</w:t>
            </w:r>
          </w:p>
          <w:p w14:paraId="0EF16F09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3D5FAB" w14:textId="450663AE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raun&lt;/Author&gt;&lt;Year&gt;2012&lt;/Year&gt;&lt;RecNum&gt;36&lt;/RecNum&gt;&lt;DisplayText&gt;Braun et al. (2012)&lt;/DisplayText&gt;&lt;record&gt;&lt;rec-number&gt;36&lt;/rec-number&gt;&lt;foreign-keys&gt;&lt;key app="EN" db-id="r9fxs2z96eawrvex924x00a7eepts5vf9exf" timestamp="0"&gt;36&lt;/key&gt;&lt;/foreign-keys&gt;&lt;ref-type name="Journal Article"&gt;17&lt;/ref-type&gt;&lt;contributors&gt;&lt;authors&gt;&lt;author&gt;Braun, K.&lt;/author&gt;&lt;author&gt;Bohnke, F.&lt;/author&gt;&lt;author&gt;Stark, T.&lt;/author&gt;&lt;/authors&gt;&lt;/contributors&gt;&lt;auth-address&gt;Department of Otorhinolaryngology, Technical University Munich, Germany.&lt;/auth-address&gt;&lt;titles&gt;&lt;title&gt;Three-dimensional representation of the human cochlea using micro-computed tomography data: presenting an anatomical model for further numerical calculations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603-13&lt;/pages&gt;&lt;volume&gt;132&lt;/volume&gt;&lt;number&gt;6&lt;/number&gt;&lt;edition&gt;2012/03/06&lt;/edition&gt;&lt;keywords&gt;&lt;keyword&gt;Cadaver&lt;/keyword&gt;&lt;keyword&gt;Cochlea/*radiography&lt;/keyword&gt;&lt;keyword&gt;Female&lt;/keyword&gt;&lt;keyword&gt;Humans&lt;/keyword&gt;&lt;keyword&gt;*Imaging, Three-Dimensional&lt;/keyword&gt;&lt;keyword&gt;Middle Aged&lt;/keyword&gt;&lt;keyword&gt;*Models, Anatomic&lt;/keyword&gt;&lt;keyword&gt;Reproducibility of Results&lt;/keyword&gt;&lt;keyword&gt;Temporal Bone/radiography&lt;/keyword&gt;&lt;keyword&gt;X-Ray Microtomography/*methods&lt;/keyword&gt;&lt;/keywords&gt;&lt;dates&gt;&lt;year&gt;2012&lt;/year&gt;&lt;pub-dates&gt;&lt;date&gt;Jun&lt;/date&gt;&lt;/pub-dates&gt;&lt;/dates&gt;&lt;isbn&gt;0001-6489&lt;/isbn&gt;&lt;accession-num&gt;22384791&lt;/accession-num&gt;&lt;urls&gt;&lt;/urls&gt;&lt;electronic-resource-num&gt;10.3109/00016489.2011.653670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raun et al. (2012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08C143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EF52F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04E022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B47B4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30 mm</w:t>
            </w:r>
          </w:p>
        </w:tc>
      </w:tr>
      <w:tr w:rsidR="001A215C" w:rsidRPr="00C0354D" w14:paraId="72975AE9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C2E021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81D3352" w14:textId="4D031395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46A8C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C4D76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880B04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1B83A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20 ± 0.17 mm (0.80 - 1.60 mm)</w:t>
            </w:r>
          </w:p>
        </w:tc>
      </w:tr>
      <w:tr w:rsidR="001A215C" w:rsidRPr="00C0354D" w14:paraId="6D667198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879F6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4FABE2E" w14:textId="76740D6A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hin et al.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25ED868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A0E4A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66F959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CB401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.80 mm</w:t>
            </w:r>
          </w:p>
        </w:tc>
      </w:tr>
      <w:tr w:rsidR="001A215C" w:rsidRPr="00C0354D" w14:paraId="6196F500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20B9C1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1882C9F4" w14:textId="116EC5E1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6C8A48E4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101B35F6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7EF1DDD4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1FD80873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R = 2.4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9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0.4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4 mm (1.57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– 3.65 mm)</w:t>
            </w:r>
          </w:p>
          <w:p w14:paraId="3DC8F620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L = 1.94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0.4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4 mm (1.02 – 3.1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0 mm)</w:t>
            </w:r>
          </w:p>
        </w:tc>
      </w:tr>
      <w:tr w:rsidR="001A215C" w:rsidRPr="00C0354D" w14:paraId="2913D103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741F6DC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 xml:space="preserve">Metric length 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8A84B69" w14:textId="5E3F6FB4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B61CDC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20A5A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Swedish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97F1D3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5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C91310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42.00 </w:t>
            </w:r>
            <w:r w:rsidRPr="00C0354D">
              <w:rPr>
                <w:sz w:val="16"/>
                <w:szCs w:val="16"/>
              </w:rPr>
              <w:t>± 1.96 mm (38.60 – 45.60 mm)</w:t>
            </w:r>
          </w:p>
        </w:tc>
      </w:tr>
      <w:tr w:rsidR="001A215C" w:rsidRPr="00C0354D" w14:paraId="1CDFE8D6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61B48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91860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13&lt;/Year&gt;&lt;RecNum&gt;34&lt;/RecNum&gt;&lt;DisplayText&gt;Erixon and Rask-Andersen (2013)&lt;/DisplayText&gt;&lt;record&gt;&lt;rec-number&gt;34&lt;/rec-number&gt;&lt;foreign-keys&gt;&lt;key app="EN" db-id="r9fxs2z96eawrvex924x00a7eepts5vf9exf" timestamp="0"&gt;34&lt;/key&gt;&lt;/foreign-keys&gt;&lt;ref-type name="Journal Article"&gt;17&lt;/ref-type&gt;&lt;contributors&gt;&lt;authors&gt;&lt;author&gt;Erixon, E.&lt;/author&gt;&lt;author&gt;Rask-Andersen, H.&lt;/author&gt;&lt;/authors&gt;&lt;/contributors&gt;&lt;auth-address&gt;Department of Surgical Sciences, Section of Otorhinolaryngology and Head and Neck Surgery, Uppsala University , Uppsala , Sweden.&lt;/auth-address&gt;&lt;titles&gt;&lt;title&gt;How to predict cochlear length before cochlear implantation surgery&lt;/title&gt;&lt;secondary-title&gt;Acta Otolaryngol&lt;/secondary-title&gt;&lt;alt-title&gt;Acta oto-laryngol&lt;/alt-title&gt;&lt;/titles&gt;&lt;periodical&gt;&lt;full-title&gt;Acta Oto-Laryngologica&lt;/full-title&gt;&lt;abbr-1&gt;Acta Otolaryngol&lt;/abbr-1&gt;&lt;abbr-2&gt;Acta Otolaryngol&lt;/abbr-2&gt;&lt;/periodical&gt;&lt;pages&gt;1258-65&lt;/pages&gt;&lt;volume&gt;133&lt;/volume&gt;&lt;number&gt;12&lt;/number&gt;&lt;edition&gt;2013/09/24&lt;/edition&gt;&lt;keywords&gt;&lt;keyword&gt;Acoustic Stimulation/methods&lt;/keyword&gt;&lt;keyword&gt;Cadaver&lt;/keyword&gt;&lt;keyword&gt;Cochlea/*pathology/surgery&lt;/keyword&gt;&lt;keyword&gt;*Cochlear Implantation&lt;/keyword&gt;&lt;keyword&gt;Deafness/*pathology/physiopathology/surgery&lt;/keyword&gt;&lt;keyword&gt;Electric Stimulation/methods&lt;/keyword&gt;&lt;keyword&gt;Humans&lt;/keyword&gt;&lt;keyword&gt;Preoperative Period&lt;/keyword&gt;&lt;keyword&gt;Reproducibility of Results&lt;/keyword&gt;&lt;/keywords&gt;&lt;dates&gt;&lt;year&gt;2013&lt;/year&gt;&lt;pub-dates&gt;&lt;date&gt;Dec&lt;/date&gt;&lt;/pub-dates&gt;&lt;/dates&gt;&lt;isbn&gt;0001-6489&lt;/isbn&gt;&lt;accession-num&gt;24053486&lt;/accession-num&gt;&lt;urls&gt;&lt;/urls&gt;&lt;electronic-resource-num&gt;10.3109/00016489.2013.831475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Pr="00C0354D">
              <w:rPr>
                <w:noProof/>
                <w:color w:val="000000"/>
                <w:sz w:val="16"/>
                <w:szCs w:val="16"/>
                <w:lang w:eastAsia="en-ZA"/>
              </w:rPr>
              <w:t>Erixon and Rask-Andersen (2013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CF918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0F0A30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F06AFF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51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E99C9C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41.20 </w:t>
            </w:r>
            <w:r w:rsidRPr="00C0354D">
              <w:rPr>
                <w:sz w:val="16"/>
                <w:szCs w:val="16"/>
              </w:rPr>
              <w:t>± 1.86 mm (37.60 – 44.90 mm)</w:t>
            </w:r>
          </w:p>
        </w:tc>
      </w:tr>
      <w:tr w:rsidR="001A215C" w:rsidRPr="00C0354D" w14:paraId="2DACF376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F41D1A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0D5399" w14:textId="12988F5E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scude&lt;/Author&gt;&lt;Year&gt;2006&lt;/Year&gt;&lt;RecNum&gt;243&lt;/RecNum&gt;&lt;DisplayText&gt;Escudé et al. (2006)&lt;/DisplayText&gt;&lt;record&gt;&lt;rec-number&gt;334&lt;/rec-number&gt;&lt;foreign-keys&gt;&lt;key app="EN" db-id="r9fxs2z96eawrvex924x00a7eepts5vf9exf" timestamp="1572378066"&gt;334&lt;/key&gt;&lt;/foreign-keys&gt;&lt;ref-type name="Journal Article"&gt;17&lt;/ref-type&gt;&lt;contributors&gt;&lt;authors&gt;&lt;author&gt;Escudé, Bernard&lt;/author&gt;&lt;author&gt;James, Chris&lt;/author&gt;&lt;author&gt;Deguine, Olivier&lt;/author&gt;&lt;author&gt;Cochard, Nadine&lt;/author&gt;&lt;author&gt;Eter, Elias&lt;/author&gt;&lt;author&gt;Fraysse, Bernard&lt;/author&gt;&lt;/authors&gt;&lt;/contributors&gt;&lt;auth-address&gt;Clinique Pasteur, CHU Purpan, Toulouse, France.&lt;/auth-address&gt;&lt;titles&gt;&lt;title&gt;The Size of the Cochlea and Predictions of Insertion Depth Angles for Cochlear Implant Electrodes&lt;/title&gt;&lt;secondary-title&gt;Audiology and Neurotology&lt;/secondary-title&gt;&lt;alt-title&gt;Audiology &amp;amp; neuro-otology&lt;/alt-title&gt;&lt;/titles&gt;&lt;periodical&gt;&lt;full-title&gt;Audiology and Neurotology&lt;/full-title&gt;&lt;/periodical&gt;&lt;alt-periodical&gt;&lt;full-title&gt;Audiol Neurootol&lt;/full-title&gt;&lt;abbr-1&gt;Audiology &amp;amp; neuro-otology&lt;/abbr-1&gt;&lt;/alt-periodical&gt;&lt;pages&gt;27-33&lt;/pages&gt;&lt;volume&gt;11&lt;/volume&gt;&lt;number&gt;1&lt;/number&gt;&lt;edition&gt;2006/10/26&lt;/edition&gt;&lt;section&gt;27&lt;/section&gt;&lt;keywords&gt;&lt;keyword&gt;Adolescent&lt;/keyword&gt;&lt;keyword&gt;Adult&lt;/keyword&gt;&lt;keyword&gt;Aged&lt;/keyword&gt;&lt;keyword&gt;Child&lt;/keyword&gt;&lt;keyword&gt;Child, Preschool&lt;/keyword&gt;&lt;keyword&gt;Cochlea/*abnormalities/*surgery&lt;/keyword&gt;&lt;keyword&gt;Cochlear Implantation/instrumentation/*methods&lt;/keyword&gt;&lt;keyword&gt;Female&lt;/keyword&gt;&lt;keyword&gt;Humans&lt;/keyword&gt;&lt;keyword&gt;Infant&lt;/keyword&gt;&lt;keyword&gt;Infant, Newborn&lt;/keyword&gt;&lt;keyword&gt;Male&lt;/keyword&gt;&lt;keyword&gt;Middle Aged&lt;/keyword&gt;&lt;keyword&gt;Models, Biological&lt;/keyword&gt;&lt;keyword&gt;Temporal Bone/surgery&lt;/keyword&gt;&lt;/keywords&gt;&lt;dates&gt;&lt;year&gt;2006&lt;/year&gt;&lt;/dates&gt;&lt;isbn&gt;1420-3030&amp;#xD;1421-9700&lt;/isbn&gt;&lt;accession-num&gt;17063008&lt;/accession-num&gt;&lt;urls&gt;&lt;/urls&gt;&lt;electronic-resource-num&gt;10.1159/000095611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scudé et al. (2006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E4CF6A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9FA8A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renc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D16FBA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2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C0BA0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34.40 </w:t>
            </w:r>
            <w:r w:rsidRPr="00C0354D">
              <w:rPr>
                <w:sz w:val="16"/>
                <w:szCs w:val="16"/>
              </w:rPr>
              <w:t>± 2.20 mm (30.76 – 37.41 mm)</w:t>
            </w:r>
          </w:p>
        </w:tc>
      </w:tr>
      <w:tr w:rsidR="001A215C" w:rsidRPr="00C0354D" w14:paraId="5DB0FDDC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04BEB2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414A1C8" w14:textId="54D58735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Kawano&lt;/Author&gt;&lt;Year&gt;1996&lt;/Year&gt;&lt;RecNum&gt;6197&lt;/RecNum&gt;&lt;DisplayText&gt;Kawano et al. (1996)&lt;/DisplayText&gt;&lt;record&gt;&lt;rec-number&gt;6197&lt;/rec-number&gt;&lt;foreign-keys&gt;&lt;key app="EN" db-id="0fx5ed0r6tr29kepexaxv5v1r0rrwfzs9222" timestamp="1594306496"&gt;6197&lt;/key&gt;&lt;/foreign-keys&gt;&lt;ref-type name="Journal Article"&gt;17&lt;/ref-type&gt;&lt;contributors&gt;&lt;authors&gt;&lt;author&gt;Kawano, A.&lt;/author&gt;&lt;author&gt;Seldon, H. L.&lt;/author&gt;&lt;author&gt;Clark, G. M.&lt;/author&gt;&lt;/authors&gt;&lt;/contributors&gt;&lt;auth-address&gt;Department of Otolaryngology, University of Melbourne, Australia.&lt;/auth-address&gt;&lt;titles&gt;&lt;title&gt;Computer-aided three-dimensional reconstruction in human cochlear maps: measurement of the lengths of organ of Corti, outer wall, inner wall, and Rosenthal&amp;apos;s canal&lt;/title&gt;&lt;secondary-title&gt;Ann Otol Rhinol Laryngol &lt;/secondary-title&gt;&lt;/titles&gt;&lt;periodical&gt;&lt;full-title&gt;Ann Otol Rhinol Laryngol&lt;/full-title&gt;&lt;/periodical&gt;&lt;pages&gt;701-709&lt;/pages&gt;&lt;volume&gt;105&lt;/volume&gt;&lt;number&gt;9&lt;/number&gt;&lt;keywords&gt;&lt;keyword&gt;Aged&lt;/keyword&gt;&lt;keyword&gt;Cochlea&lt;/keyword&gt;&lt;keyword&gt;Computer Simulation&lt;/keyword&gt;&lt;keyword&gt;Humans&lt;/keyword&gt;&lt;keyword&gt;Image Processing, Computer-Assisted&lt;/keyword&gt;&lt;keyword&gt;Male&lt;/keyword&gt;&lt;keyword&gt;Microcomputers&lt;/keyword&gt;&lt;keyword&gt;Organ of Corti&lt;/keyword&gt;&lt;keyword&gt;Scala Tympani&lt;/keyword&gt;&lt;/keywords&gt;&lt;dates&gt;&lt;year&gt;1996&lt;/year&gt;&lt;/dates&gt;&lt;urls&gt;&lt;related-urls&gt;&lt;url&gt;http://ukpmc.ac.uk/abstract/MED/8800056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Kawano et al. (1996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68F5DC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Histology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0E941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Japanese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B54BBB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CB1D7C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40.81 </w:t>
            </w:r>
            <w:r w:rsidRPr="00C0354D">
              <w:rPr>
                <w:sz w:val="16"/>
                <w:szCs w:val="16"/>
              </w:rPr>
              <w:t>± 1.97 mm (37.93 – 43.81 mm)</w:t>
            </w:r>
          </w:p>
        </w:tc>
      </w:tr>
      <w:tr w:rsidR="001A215C" w:rsidRPr="00C0354D" w14:paraId="39BD394E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07BCB5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5DF5926" w14:textId="61113A4D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Pietsch&lt;/Author&gt;&lt;Year&gt;2017&lt;/Year&gt;&lt;RecNum&gt;6181&lt;/RecNum&gt;&lt;DisplayText&gt;Pietsch et al. (2017)&lt;/DisplayText&gt;&lt;record&gt;&lt;rec-number&gt;6181&lt;/rec-number&gt;&lt;foreign-keys&gt;&lt;key app="EN" db-id="0fx5ed0r6tr29kepexaxv5v1r0rrwfzs9222" timestamp="1594306446"&gt;6181&lt;/key&gt;&lt;/foreign-keys&gt;&lt;ref-type name="Journal Article"&gt;17&lt;/ref-type&gt;&lt;contributors&gt;&lt;authors&gt;&lt;author&gt;Pietsch, M.&lt;/author&gt;&lt;author&gt;Aguirre Dávila, L.&lt;/author&gt;&lt;author&gt;Erfurt, P.&lt;/author&gt;&lt;author&gt;Avci, E.&lt;/author&gt;&lt;author&gt;Lenarz, T.&lt;/author&gt;&lt;author&gt;Kral, A.&lt;/author&gt;&lt;/authors&gt;&lt;/contributors&gt;&lt;titles&gt;&lt;title&gt;Spiral Form of the Human Cochlea Results from Spatial Constraints&lt;/title&gt;&lt;secondary-title&gt;Sci Rep&lt;/secondary-title&gt;&lt;/titles&gt;&lt;periodical&gt;&lt;full-title&gt;Sci Rep&lt;/full-title&gt;&lt;/periodical&gt;&lt;pages&gt;7500-7500&lt;/pages&gt;&lt;volume&gt;7&lt;/volume&gt;&lt;number&gt;1&lt;/number&gt;&lt;dates&gt;&lt;year&gt;2017&lt;/year&gt;&lt;/dates&gt;&lt;publisher&gt;Nature Publishing Group UK&lt;/publisher&gt;&lt;isbn&gt;2045-2322&lt;/isbn&gt;&lt;accession-num&gt;28790422&lt;/accession-num&gt;&lt;urls&gt;&lt;related-urls&gt;&lt;url&gt;https://www.ncbi.nlm.nih.gov/pubmed/28790422&lt;/url&gt;&lt;url&gt;https://www.ncbi.nlm.nih.gov/pmc/PMC5548794/&lt;/url&gt;&lt;/related-urls&gt;&lt;/urls&gt;&lt;electronic-resource-num&gt;10.1038/s41598-017-07795-4&lt;/electronic-resource-num&gt;&lt;remote-database-name&gt;PubMed&lt;/remote-database-nam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Pietsch et al. (2017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46BE82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 and 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B55EA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FE1C7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3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197DB1B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6.00 – 46.00 mm</w:t>
            </w:r>
          </w:p>
        </w:tc>
      </w:tr>
      <w:tr w:rsidR="001A215C" w:rsidRPr="00C0354D" w14:paraId="0318FA9D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C3C68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B62345" w14:textId="3CC6EA22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Sato&lt;/Author&gt;&lt;Year&gt;1991&lt;/Year&gt;&lt;RecNum&gt;51&lt;/RecNum&gt;&lt;DisplayText&gt;Sato et al. (1991)&lt;/DisplayText&gt;&lt;record&gt;&lt;rec-number&gt;51&lt;/rec-number&gt;&lt;foreign-keys&gt;&lt;key app="EN" db-id="r9fxs2z96eawrvex924x00a7eepts5vf9exf" timestamp="0"&gt;51&lt;/key&gt;&lt;/foreign-keys&gt;&lt;ref-type name="Journal Article"&gt;17&lt;/ref-type&gt;&lt;contributors&gt;&lt;authors&gt;&lt;author&gt;Sato, H.&lt;/author&gt;&lt;author&gt;Sando, I.&lt;/author&gt;&lt;author&gt;Takahashi, H.&lt;/author&gt;&lt;/authors&gt;&lt;/contributors&gt;&lt;auth-address&gt;Elizabeth McCullough Knowles Otopathology Laboratory, Department of Otolaryngology, University of Pittsburgh School of Medicine, Pennsylvania.&lt;/auth-address&gt;&lt;titles&gt;&lt;title&gt;Sexual dimorphism and development of the human cochlea. Computer 3-D measurement&lt;/title&gt;&lt;secondary-title&gt;Acta Otolaryngol&lt;/secondary-title&gt;&lt;alt-title&gt;Acta oto-laryngologica&lt;/alt-title&gt;&lt;/titles&gt;&lt;periodical&gt;&lt;full-title&gt;Acta Oto-Laryngologica&lt;/full-title&gt;&lt;abbr-1&gt;Acta Otolaryngol&lt;/abbr-1&gt;&lt;abbr-2&gt;Acta Otolaryngol&lt;/abbr-2&gt;&lt;/periodical&gt;&lt;alt-periodical&gt;&lt;full-title&gt;Acta Oto-Laryngologica&lt;/full-title&gt;&lt;abbr-1&gt;Acta Otolaryngol&lt;/abbr-1&gt;&lt;abbr-2&gt;Acta Otolaryngol&lt;/abbr-2&gt;&lt;/alt-periodical&gt;&lt;pages&gt;1037-40&lt;/pages&gt;&lt;volume&gt;111&lt;/volume&gt;&lt;number&gt;6&lt;/number&gt;&lt;edition&gt;1991/01/01&lt;/edition&gt;&lt;keywords&gt;&lt;keyword&gt;Aging&lt;/keyword&gt;&lt;keyword&gt;Cochlea/*anatomy &amp;amp; histology/growth &amp;amp; development&lt;/keyword&gt;&lt;keyword&gt;*Computer Graphics&lt;/keyword&gt;&lt;keyword&gt;Female&lt;/keyword&gt;&lt;keyword&gt;Humans&lt;/keyword&gt;&lt;keyword&gt;*Image Processing, Computer-Assisted&lt;/keyword&gt;&lt;keyword&gt;Male&lt;/keyword&gt;&lt;keyword&gt;*Sex Characteristics&lt;/keyword&gt;&lt;/keywords&gt;&lt;dates&gt;&lt;year&gt;1991&lt;/year&gt;&lt;/dates&gt;&lt;isbn&gt;0001-6489 (Print)&amp;#xD;0001-6489&lt;/isbn&gt;&lt;accession-num&gt;1763623&lt;/accession-num&gt;&lt;urls&gt;&lt;/urls&gt;&lt;remote-database-provider&gt;NLM&lt;/remote-database-provider&gt;&lt;language&gt;eng&lt;/language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Sato et al. (199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473DE77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Histology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2A513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American 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7BCBCE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8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46899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38.64 </w:t>
            </w:r>
            <w:r w:rsidRPr="00C0354D">
              <w:rPr>
                <w:sz w:val="16"/>
                <w:szCs w:val="16"/>
              </w:rPr>
              <w:t>± 3.19 mm (32.70 – 43.20 mm)</w:t>
            </w:r>
          </w:p>
        </w:tc>
      </w:tr>
      <w:tr w:rsidR="001A215C" w:rsidRPr="00C0354D" w14:paraId="5D1AB00F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31892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EE29A71" w14:textId="4D34F426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XdXJmZWw8L0F1dGhvcj48WWVh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begin">
                <w:fldData xml:space="preserve">PEVuZE5vdGU+PENpdGUgQXV0aG9yWWVhcj0iMSI+PEF1dGhvcj5XdXJmZWw8L0F1dGhvcj48WWVh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</w:fldData>
              </w:fldCha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.DATA </w:instrText>
            </w:r>
            <w:r w:rsidR="00CC5FEB">
              <w:rPr>
                <w:color w:val="000000"/>
                <w:sz w:val="16"/>
                <w:szCs w:val="16"/>
                <w:lang w:eastAsia="en-ZA"/>
              </w:rPr>
            </w:r>
            <w:r w:rsidR="00CC5FEB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Wurfel et al. (2014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4BC62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B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FCBB1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1A2A97D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436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84D008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37.90 </w:t>
            </w:r>
            <w:r w:rsidRPr="00C0354D">
              <w:rPr>
                <w:sz w:val="16"/>
                <w:szCs w:val="16"/>
              </w:rPr>
              <w:t>± 1.98 mm (30.80 – 43.20 mm)</w:t>
            </w:r>
          </w:p>
        </w:tc>
      </w:tr>
      <w:tr w:rsidR="001A215C" w:rsidRPr="00C0354D" w14:paraId="2372E7A0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107F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4AFA6FE2" w14:textId="52A20B9D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04A307F3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D749664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sz w:val="16"/>
                <w:szCs w:val="16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7CBA857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1A9F3246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31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40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4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83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 (23.29 – 39.33 mm)</w:t>
            </w:r>
          </w:p>
          <w:p w14:paraId="68586DA3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1AFC6A11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2C9DB3" w14:textId="77777777" w:rsidR="001A215C" w:rsidRPr="00C0354D" w:rsidRDefault="001A215C" w:rsidP="001E43B9">
            <w:pPr>
              <w:spacing w:line="240" w:lineRule="auto"/>
              <w:jc w:val="left"/>
              <w:rPr>
                <w:b/>
                <w:color w:val="000000"/>
                <w:sz w:val="16"/>
                <w:szCs w:val="16"/>
                <w:highlight w:val="yellow"/>
                <w:lang w:eastAsia="en-ZA"/>
              </w:rPr>
            </w:pPr>
            <w:proofErr w:type="spellStart"/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>Modiolar</w:t>
            </w:r>
            <w:proofErr w:type="spellEnd"/>
            <w:r w:rsidRPr="00C0354D">
              <w:rPr>
                <w:b/>
                <w:color w:val="000000"/>
                <w:sz w:val="16"/>
                <w:szCs w:val="16"/>
                <w:lang w:eastAsia="en-ZA"/>
              </w:rPr>
              <w:t xml:space="preserve"> inlet diameter 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AA94D2" w14:textId="0628D9A5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Martinez-Monedero&lt;/Author&gt;&lt;Year&gt;2011&lt;/Year&gt;&lt;RecNum&gt;7&lt;/RecNum&gt;&lt;DisplayText&gt;Martinez-Monedero et al. (2011)&lt;/DisplayText&gt;&lt;record&gt;&lt;rec-number&gt;7&lt;/rec-number&gt;&lt;foreign-keys&gt;&lt;key app="EN" db-id="r9fxs2z96eawrvex924x00a7eepts5vf9exf" timestamp="0"&gt;7&lt;/key&gt;&lt;/foreign-keys&gt;&lt;ref-type name="Journal Article"&gt;17&lt;/ref-type&gt;&lt;contributors&gt;&lt;authors&gt;&lt;author&gt;Martinez-Monedero, Rodrigo&lt;/author&gt;&lt;author&gt;Niparko, John K.&lt;/author&gt;&lt;author&gt;Aygun, Nafi&lt;/author&gt;&lt;/authors&gt;&lt;/contributors&gt;&lt;titles&gt;&lt;title&gt;Cochlear Coiling Pattern and Orientation Differences in Cochlear Implant Candidates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086-1093 &lt;/pages&gt;&lt;volume&gt;32&lt;/volume&gt;&lt;number&gt;7&lt;/number&gt;&lt;keywords&gt;&lt;keyword&gt;Cochlear implants&lt;/keyword&gt;&lt;keyword&gt;Cochlear anatomy&lt;/keyword&gt;&lt;keyword&gt;Cochlear orientation&lt;/keyword&gt;&lt;keyword&gt;Computer tomography&lt;/keyword&gt;&lt;keyword&gt;Underdeveloped cochlea&lt;/keyword&gt;&lt;keyword&gt;Modiolus&lt;/keyword&gt;&lt;keyword&gt;3-D reconstructions&lt;/keyword&gt;&lt;keyword&gt;00129492-201109000-00009&lt;/keyword&gt;&lt;/keywords&gt;&lt;dates&gt;&lt;year&gt;2011&lt;/year&gt;&lt;/dates&gt;&lt;isbn&gt;1531-7129&lt;/isbn&gt;&lt;urls&gt;&lt;related-urls&gt;&lt;url&gt;http://journals.lww.com/otology-neurotology/Fulltext/2011/09000/Cochlear_Coiling_Pattern_and_Orientation.9.aspx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Martinez-Monedero et al. (201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1C305A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77D47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Ame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31EEF6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24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4D2831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.67 ± 0.14 mm (3.42 – 3.82)</w:t>
            </w:r>
          </w:p>
        </w:tc>
      </w:tr>
      <w:tr w:rsidR="001A215C" w:rsidRPr="00C0354D" w14:paraId="4904F98D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7DDE0C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color w:val="000000"/>
                <w:sz w:val="16"/>
                <w:szCs w:val="16"/>
                <w:highlight w:val="yellow"/>
                <w:lang w:eastAsia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57BC6453" w14:textId="19D5F9D2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7161A88E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4A8C38B6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006871F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41E8CE06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1.92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± 0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72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 (0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79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– 3.</w:t>
            </w:r>
            <w:r>
              <w:rPr>
                <w:i/>
                <w:color w:val="000000"/>
                <w:sz w:val="16"/>
                <w:szCs w:val="16"/>
                <w:lang w:eastAsia="en-ZA"/>
              </w:rPr>
              <w:t>17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mm) </w:t>
            </w:r>
          </w:p>
          <w:p w14:paraId="1B3485FD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1E9BD85C" w14:textId="77777777" w:rsidTr="001E43B9">
        <w:trPr>
          <w:trHeight w:val="20"/>
        </w:trPr>
        <w:tc>
          <w:tcPr>
            <w:tcW w:w="62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E66A5E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  <w:r w:rsidRPr="00C0354D">
              <w:rPr>
                <w:b/>
                <w:sz w:val="16"/>
                <w:szCs w:val="16"/>
                <w:lang w:val="en-ZA"/>
              </w:rPr>
              <w:t xml:space="preserve">Angular length </w:t>
            </w: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488B7150" w14:textId="2F3241CD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Biedron&lt;/Author&gt;&lt;Year&gt;2009&lt;/Year&gt;&lt;RecNum&gt;16&lt;/RecNum&gt;&lt;DisplayText&gt;Biedron et al. (2009)&lt;/DisplayText&gt;&lt;record&gt;&lt;rec-number&gt;16&lt;/rec-number&gt;&lt;foreign-keys&gt;&lt;key app="EN" db-id="r9fxs2z96eawrvex924x00a7eepts5vf9exf" timestamp="0"&gt;16&lt;/key&gt;&lt;/foreign-keys&gt;&lt;ref-type name="Journal Article"&gt;17&lt;/ref-type&gt;&lt;contributors&gt;&lt;authors&gt;&lt;author&gt;Biedron, S.&lt;/author&gt;&lt;author&gt;Westhofen, M.&lt;/author&gt;&lt;author&gt;Ilgner, J.&lt;/author&gt;&lt;/authors&gt;&lt;/contributors&gt;&lt;auth-address&gt;Department of Otorhinolaryngology, Plastic Head and Neck Surgery, RWTH Aachen University Hospital, Germany. sbiedron@ukaachen.de&lt;/auth-address&gt;&lt;titles&gt;&lt;title&gt;On the number of turns in human cochleae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414-417&lt;/pages&gt;&lt;volume&gt;30&lt;/volume&gt;&lt;number&gt;3&lt;/number&gt;&lt;keywords&gt;&lt;keyword&gt;Biological Specimen Banks&lt;/keyword&gt;&lt;keyword&gt;Cochlea&lt;/keyword&gt;&lt;keyword&gt;Female&lt;/keyword&gt;&lt;keyword&gt;Humans&lt;/keyword&gt;&lt;keyword&gt;Male&lt;/keyword&gt;&lt;keyword&gt;Reference Values&lt;/keyword&gt;&lt;keyword&gt;Temporal Bone&lt;/keyword&gt;&lt;/keywords&gt;&lt;dates&gt;&lt;year&gt;2009&lt;/year&gt;&lt;/dates&gt;&lt;urls&gt;&lt;related-urls&gt;&lt;url&gt;http://ukpmc.ac.uk/abstract/MED/19225438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Biedr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886E9BF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Histology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5AC21C80" w14:textId="77777777" w:rsidR="001A215C" w:rsidRPr="00C0354D" w:rsidRDefault="001A215C" w:rsidP="001E43B9">
            <w:pPr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63CC4BB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15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F8196EE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2 &lt; 2.50</w:t>
            </w:r>
          </w:p>
          <w:p w14:paraId="1987EE12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54 = 2.50</w:t>
            </w:r>
          </w:p>
          <w:p w14:paraId="0EC4F891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84 &gt; 2.50 and &lt; 2.75</w:t>
            </w:r>
          </w:p>
          <w:p w14:paraId="358085DA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17 &gt; 2.50 and &lt; 3.00</w:t>
            </w:r>
          </w:p>
        </w:tc>
      </w:tr>
      <w:tr w:rsidR="001A215C" w:rsidRPr="00C0354D" w14:paraId="002B73C4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804EE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372118E" w14:textId="7A98B50E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Erixon&lt;/Author&gt;&lt;Year&gt;2009&lt;/Year&gt;&lt;RecNum&gt;4&lt;/RecNum&gt;&lt;DisplayText&gt;Erixon et al. (2009)&lt;/DisplayText&gt;&lt;record&gt;&lt;rec-number&gt;4&lt;/rec-number&gt;&lt;foreign-keys&gt;&lt;key app="EN" db-id="r9fxs2z96eawrvex924x00a7eepts5vf9exf" timestamp="0"&gt;4&lt;/key&gt;&lt;/foreign-keys&gt;&lt;ref-type name="Journal Article"&gt;17&lt;/ref-type&gt;&lt;contributors&gt;&lt;authors&gt;&lt;author&gt;Erixon, E.&lt;/author&gt;&lt;author&gt;Högstorp, H.&lt;/author&gt;&lt;author&gt;Wadin, K.&lt;/author&gt;&lt;author&gt;Rask-Andersen, H.&lt;/author&gt;&lt;/authors&gt;&lt;/contributors&gt;&lt;auth-address&gt;Department of Otorhinolaryngology, Uppsala University Hospital, 751 85 Uppsala, Sweden&lt;/auth-address&gt;&lt;titles&gt;&lt;title&gt;Variational anatomy of the human cochlea: Implications for cochlear implantation&lt;/title&gt;&lt;secondary-title&gt;Otol Neurotol&lt;/secondary-title&gt;&lt;/titles&gt;&lt;periodical&gt;&lt;full-title&gt;Otology &amp;amp; Neurotology&lt;/full-title&gt;&lt;abbr-1&gt;Otol. Neurotol.&lt;/abbr-1&gt;&lt;abbr-2&gt;Otol Neurotol&lt;/abbr-2&gt;&lt;/periodical&gt;&lt;pages&gt;14-22&lt;/pages&gt;&lt;volume&gt;30&lt;/volume&gt;&lt;number&gt;1&lt;/number&gt;&lt;keywords&gt;&lt;keyword&gt;Anatomic variations&lt;/keyword&gt;&lt;keyword&gt;Cochlear implantation&lt;/keyword&gt;&lt;keyword&gt;Electrode arrays&lt;/keyword&gt;&lt;keyword&gt;Facial nerve canal&lt;/keyword&gt;&lt;keyword&gt;Human cochlea&lt;/keyword&gt;&lt;keyword&gt;Planimetry&lt;/keyword&gt;&lt;/keywords&gt;&lt;dates&gt;&lt;year&gt;2009&lt;/year&gt;&lt;/dates&gt;&lt;urls&gt;&lt;related-urls&gt;&lt;url&gt;http://www.scopus.com/inward/record.url?eid=2-s2.0-59849108924&amp;amp;partnerID=40&amp;amp;md5=704fc9f6927e2d35b78c4b8bfba8a89a&lt;/url&gt;&lt;/related-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Erixon et al. (2009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6A18280F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Casts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3BC5BF7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Swedish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C4FD170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73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0D2283EB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2.60 turns (2.20 – 2.90 turns) /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t>929°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 (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t xml:space="preserve">774° 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t xml:space="preserve">– 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t>1 037°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t>)</w:t>
            </w:r>
          </w:p>
        </w:tc>
      </w:tr>
      <w:tr w:rsidR="001A215C" w:rsidRPr="00C0354D" w14:paraId="12E0F1F2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04CBD2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390BF1CF" w14:textId="28AC3F30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begin"/>
            </w:r>
            <w:r w:rsidR="00CC5FEB">
              <w:rPr>
                <w:color w:val="000000"/>
                <w:sz w:val="16"/>
                <w:szCs w:val="16"/>
                <w:lang w:eastAsia="en-ZA"/>
              </w:rPr>
              <w:instrText xml:space="preserve"> ADDIN EN.CITE &lt;EndNote&gt;&lt;Cite AuthorYear="1"&gt;&lt;Author&gt;Fernando&lt;/Author&gt;&lt;Year&gt;2011&lt;/Year&gt;&lt;RecNum&gt;6188&lt;/RecNum&gt;&lt;DisplayText&gt;Fernando et al. (2011)&lt;/DisplayText&gt;&lt;record&gt;&lt;rec-number&gt;6188&lt;/rec-number&gt;&lt;foreign-keys&gt;&lt;key app="EN" db-id="0fx5ed0r6tr29kepexaxv5v1r0rrwfzs9222" timestamp="1594306460"&gt;6188&lt;/key&gt;&lt;/foreign-keys&gt;&lt;ref-type name="Journal Article"&gt;17&lt;/ref-type&gt;&lt;contributors&gt;&lt;authors&gt;&lt;author&gt;Fernando, Adrian F&lt;/author&gt;&lt;author&gt;Opulencia, Alejandro P&lt;/author&gt;&lt;author&gt;Maglalang, Gil M&lt;/author&gt;&lt;author&gt;Chua, Antonio H&lt;/author&gt;&lt;/authors&gt;&lt;/contributors&gt;&lt;titles&gt;&lt;title&gt;An anatomical study of the cochlea among Filipinos using high-resolution computed tomography scans&lt;/title&gt;&lt;secondary-title&gt;Otolaryngol Head Neck Surg&lt;/secondary-title&gt;&lt;/titles&gt;&lt;periodical&gt;&lt;full-title&gt;Otolaryngol Head Neck Surg&lt;/full-title&gt;&lt;/periodical&gt;&lt;pages&gt;6-9&lt;/pages&gt;&lt;volume&gt;26&lt;/volume&gt;&lt;number&gt;1&lt;/number&gt;&lt;dates&gt;&lt;year&gt;2011&lt;/year&gt;&lt;/dates&gt;&lt;isbn&gt;1908-4889&lt;/isbn&gt;&lt;urls&gt;&lt;/urls&gt;&lt;/record&gt;&lt;/Cite&gt;&lt;/EndNote&gt;</w:instrTex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separate"/>
            </w:r>
            <w:r w:rsidR="00CC5FEB">
              <w:rPr>
                <w:noProof/>
                <w:color w:val="000000"/>
                <w:sz w:val="16"/>
                <w:szCs w:val="16"/>
                <w:lang w:eastAsia="en-ZA"/>
              </w:rPr>
              <w:t>Fernando et al. (2011)</w:t>
            </w:r>
            <w:r w:rsidRPr="00C0354D">
              <w:rPr>
                <w:color w:val="000000"/>
                <w:sz w:val="16"/>
                <w:szCs w:val="16"/>
                <w:lang w:eastAsia="en-ZA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1A48751B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68C15DA7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Filipino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D32CF7F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94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014F1056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179 = 2.5 turns</w:t>
            </w:r>
          </w:p>
          <w:p w14:paraId="51325482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15 = 2.75 turns</w:t>
            </w:r>
          </w:p>
        </w:tc>
      </w:tr>
      <w:tr w:rsidR="001A215C" w:rsidRPr="00C0354D" w14:paraId="75E5A51A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E9360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7658A822" w14:textId="13DEBF7C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begin"/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instrText xml:space="preserve"> ADDIN EN.CITE &lt;EndNote&gt;&lt;Cite AuthorYear="1"&gt;&lt;Author&gt;Kawano&lt;/Author&gt;&lt;Year&gt;1996&lt;/Year&gt;&lt;RecNum&gt;6197&lt;/RecNum&gt;&lt;DisplayText&gt;Kawano et al. (1996)&lt;/DisplayText&gt;&lt;record&gt;&lt;rec-number&gt;6197&lt;/rec-number&gt;&lt;foreign-keys&gt;&lt;key app="EN" db-id="0fx5ed0r6tr29kepexaxv5v1r0rrwfzs9222" timestamp="1594306496"&gt;6197&lt;/key&gt;&lt;/foreign-keys&gt;&lt;ref-type name="Journal Article"&gt;17&lt;/ref-type&gt;&lt;contributors&gt;&lt;authors&gt;&lt;author&gt;Kawano, A.&lt;/author&gt;&lt;author&gt;Seldon, H. L.&lt;/author&gt;&lt;author&gt;Clark, G. M.&lt;/author&gt;&lt;/authors&gt;&lt;/contributors&gt;&lt;auth-address&gt;Department of Otolaryngology, University of Melbourne, Australia.&lt;/auth-address&gt;&lt;titles&gt;&lt;title&gt;Computer-aided three-dimensional reconstruction in human cochlear maps: measurement of the lengths of organ of Corti, outer wall, inner wall, and Rosenthal&amp;apos;s canal&lt;/title&gt;&lt;secondary-title&gt;Ann Otol Rhinol Laryngol &lt;/secondary-title&gt;&lt;/titles&gt;&lt;periodical&gt;&lt;full-title&gt;Ann Otol Rhinol Laryngol&lt;/full-title&gt;&lt;/periodical&gt;&lt;pages&gt;701-709&lt;/pages&gt;&lt;volume&gt;105&lt;/volume&gt;&lt;number&gt;9&lt;/number&gt;&lt;keywords&gt;&lt;keyword&gt;Aged&lt;/keyword&gt;&lt;keyword&gt;Cochlea&lt;/keyword&gt;&lt;keyword&gt;Computer Simulation&lt;/keyword&gt;&lt;keyword&gt;Humans&lt;/keyword&gt;&lt;keyword&gt;Image Processing, Computer-Assisted&lt;/keyword&gt;&lt;keyword&gt;Male&lt;/keyword&gt;&lt;keyword&gt;Microcomputers&lt;/keyword&gt;&lt;keyword&gt;Organ of Corti&lt;/keyword&gt;&lt;keyword&gt;Scala Tympani&lt;/keyword&gt;&lt;/keywords&gt;&lt;dates&gt;&lt;year&gt;1996&lt;/year&gt;&lt;/dates&gt;&lt;urls&gt;&lt;related-urls&gt;&lt;url&gt;http://ukpmc.ac.uk/abstract/MED/8800056&lt;/url&gt;&lt;/related-urls&gt;&lt;/urls&gt;&lt;/record&gt;&lt;/Cite&gt;&lt;/EndNote&gt;</w:instrTex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separate"/>
            </w:r>
            <w:r w:rsidR="00CC5FEB">
              <w:rPr>
                <w:rFonts w:eastAsia="Calibri"/>
                <w:noProof/>
                <w:color w:val="231F20"/>
                <w:sz w:val="16"/>
                <w:szCs w:val="16"/>
              </w:rPr>
              <w:t>Kawano et al. (1996)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42370D86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Histology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550E9A2E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Japanese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C3DC203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84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848A4C3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2.69 ± 0.11 turns</w:t>
            </w:r>
          </w:p>
        </w:tc>
      </w:tr>
      <w:tr w:rsidR="001A215C" w:rsidRPr="00C0354D" w14:paraId="6F826ADF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FBD59A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93E31DD" w14:textId="519C4149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begin"/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instrText xml:space="preserve"> ADDIN EN.CITE &lt;EndNote&gt;&lt;Cite AuthorYear="1"&gt;&lt;Author&gt;Pietsch&lt;/Author&gt;&lt;Year&gt;2017&lt;/Year&gt;&lt;RecNum&gt;6181&lt;/RecNum&gt;&lt;DisplayText&gt;Pietsch et al. (2017)&lt;/DisplayText&gt;&lt;record&gt;&lt;rec-number&gt;6181&lt;/rec-number&gt;&lt;foreign-keys&gt;&lt;key app="EN" db-id="0fx5ed0r6tr29kepexaxv5v1r0rrwfzs9222" timestamp="1594306446"&gt;6181&lt;/key&gt;&lt;/foreign-keys&gt;&lt;ref-type name="Journal Article"&gt;17&lt;/ref-type&gt;&lt;contributors&gt;&lt;authors&gt;&lt;author&gt;Pietsch, M.&lt;/author&gt;&lt;author&gt;Aguirre Dávila, L.&lt;/author&gt;&lt;author&gt;Erfurt, P.&lt;/author&gt;&lt;author&gt;Avci, E.&lt;/author&gt;&lt;author&gt;Lenarz, T.&lt;/author&gt;&lt;author&gt;Kral, A.&lt;/author&gt;&lt;/authors&gt;&lt;/contributors&gt;&lt;titles&gt;&lt;title&gt;Spiral Form of the Human Cochlea Results from Spatial Constraints&lt;/title&gt;&lt;secondary-title&gt;Sci Rep&lt;/secondary-title&gt;&lt;/titles&gt;&lt;periodical&gt;&lt;full-title&gt;Sci Rep&lt;/full-title&gt;&lt;/periodical&gt;&lt;pages&gt;7500-7500&lt;/pages&gt;&lt;volume&gt;7&lt;/volume&gt;&lt;number&gt;1&lt;/number&gt;&lt;dates&gt;&lt;year&gt;2017&lt;/year&gt;&lt;/dates&gt;&lt;publisher&gt;Nature Publishing Group UK&lt;/publisher&gt;&lt;isbn&gt;2045-2322&lt;/isbn&gt;&lt;accession-num&gt;28790422&lt;/accession-num&gt;&lt;urls&gt;&lt;related-urls&gt;&lt;url&gt;https://www.ncbi.nlm.nih.gov/pubmed/28790422&lt;/url&gt;&lt;url&gt;https://www.ncbi.nlm.nih.gov/pmc/PMC5548794/&lt;/url&gt;&lt;/related-urls&gt;&lt;/urls&gt;&lt;electronic-resource-num&gt;10.1038/s41598-017-07795-4&lt;/electronic-resource-num&gt;&lt;remote-database-name&gt;PubMed&lt;/remote-database-name&gt;&lt;/record&gt;&lt;/Cite&gt;&lt;/EndNote&gt;</w:instrTex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separate"/>
            </w:r>
            <w:r w:rsidR="00CC5FEB">
              <w:rPr>
                <w:rFonts w:eastAsia="Calibri"/>
                <w:noProof/>
                <w:color w:val="231F20"/>
                <w:sz w:val="16"/>
                <w:szCs w:val="16"/>
              </w:rPr>
              <w:t>Pietsch et al. (2017)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20BB89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Casts</w:t>
            </w:r>
          </w:p>
          <w:p w14:paraId="26B623E5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348BDF42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Germ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7500C35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108</w:t>
            </w:r>
          </w:p>
          <w:p w14:paraId="39539F34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30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80F4E41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65.00 ± 40.00º</w:t>
            </w:r>
          </w:p>
          <w:p w14:paraId="5E39EE93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976.00 ± 45.00º</w:t>
            </w: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 </w:t>
            </w:r>
          </w:p>
        </w:tc>
      </w:tr>
      <w:tr w:rsidR="001A215C" w:rsidRPr="00C0354D" w14:paraId="16A7645B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4AD54F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46E631E8" w14:textId="4F3104CB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instrText xml:space="preserve"> ADDIN EN.CITE </w:instrText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fldChar w:fldCharType="begin">
                <w:fldData xml:space="preserve">PEVuZE5vdGU+PENpdGUgQXV0aG9yWWVhcj0iMSI+PEF1dGhvcj5TaGluPC9BdXRob3I+PFllYXI+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</w:fldData>
              </w:fldChar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instrText xml:space="preserve"> ADDIN EN.CITE.DATA </w:instrText>
            </w:r>
            <w:r w:rsidR="00CC5FEB">
              <w:rPr>
                <w:rFonts w:eastAsia="Calibri"/>
                <w:color w:val="231F20"/>
                <w:sz w:val="16"/>
                <w:szCs w:val="16"/>
              </w:rPr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fldChar w:fldCharType="end"/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separate"/>
            </w:r>
            <w:r w:rsidR="00CC5FEB">
              <w:rPr>
                <w:rFonts w:eastAsia="Calibri"/>
                <w:noProof/>
                <w:color w:val="231F20"/>
                <w:sz w:val="16"/>
                <w:szCs w:val="16"/>
              </w:rPr>
              <w:t>Shin et al. (2013)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08157504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µCT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hideMark/>
          </w:tcPr>
          <w:p w14:paraId="3A36C4DD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Kore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622B24C8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3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C2EE5F9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2.54 ± 0.09 turns (2.36 – 2.80 turns) /</w:t>
            </w:r>
          </w:p>
          <w:p w14:paraId="1E3948B7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850.70° (916.20° - 1 007.70°)</w:t>
            </w:r>
          </w:p>
        </w:tc>
      </w:tr>
      <w:tr w:rsidR="001A215C" w:rsidRPr="00C0354D" w14:paraId="12AAF2E3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C1C2AA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5A55B1CC" w14:textId="5F3853DD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begin"/>
            </w:r>
            <w:r w:rsidR="00CC5FEB">
              <w:rPr>
                <w:rFonts w:eastAsia="Calibri"/>
                <w:color w:val="231F20"/>
                <w:sz w:val="16"/>
                <w:szCs w:val="16"/>
              </w:rPr>
              <w:instrText xml:space="preserve"> ADDIN EN.CITE &lt;EndNote&gt;&lt;Cite AuthorYear="1"&gt;&lt;Author&gt;Tian&lt;/Author&gt;&lt;Year&gt;2006&lt;/Year&gt;&lt;RecNum&gt;233&lt;/RecNum&gt;&lt;DisplayText&gt;Tian et al. (2006)&lt;/DisplayText&gt;&lt;record&gt;&lt;rec-number&gt;233&lt;/rec-number&gt;&lt;foreign-keys&gt;&lt;key app="EN" db-id="r9fxs2z96eawrvex924x00a7eepts5vf9exf" timestamp="0"&gt;233&lt;/key&gt;&lt;/foreign-keys&gt;&lt;ref-type name="Journal Article"&gt;17&lt;/ref-type&gt;&lt;contributors&gt;&lt;authors&gt;&lt;author&gt;Tian, Q.&lt;/author&gt;&lt;author&gt;Linthicum, F. H., Jr.&lt;/author&gt;&lt;author&gt;Fayad, J. N.&lt;/author&gt;&lt;/authors&gt;&lt;/contributors&gt;&lt;auth-address&gt;Healthcare Partners, Torrance, California 90057, USA.&lt;/auth-address&gt;&lt;titles&gt;&lt;title&gt;Human cochleae with three turns: an unreported malformation&lt;/title&gt;&lt;secondary-title&gt;Laryngoscope&lt;/secondary-title&gt;&lt;alt-title&gt;The Laryngoscope&lt;/alt-title&gt;&lt;/titles&gt;&lt;periodical&gt;&lt;full-title&gt;Laryngoscope&lt;/full-title&gt;&lt;abbr-1&gt;Laryngoscope&lt;/abbr-1&gt;&lt;abbr-2&gt;Laryngoscope&lt;/abbr-2&gt;&lt;/periodical&gt;&lt;pages&gt;800-3&lt;/pages&gt;&lt;volume&gt;116&lt;/volume&gt;&lt;number&gt;5&lt;/number&gt;&lt;edition&gt;2006/05/03&lt;/edition&gt;&lt;keywords&gt;&lt;keyword&gt;Aged&lt;/keyword&gt;&lt;keyword&gt;Aged, 80 and over&lt;/keyword&gt;&lt;keyword&gt;Case-Control Studies&lt;/keyword&gt;&lt;keyword&gt;Cochlea/*abnormalities&lt;/keyword&gt;&lt;keyword&gt;Cochlear Diseases/*congenital/pathology&lt;/keyword&gt;&lt;keyword&gt;Congenital Abnormalities/*diagnosis&lt;/keyword&gt;&lt;keyword&gt;Female&lt;/keyword&gt;&lt;keyword&gt;Humans&lt;/keyword&gt;&lt;keyword&gt;Male&lt;/keyword&gt;&lt;keyword&gt;Middle Aged&lt;/keyword&gt;&lt;keyword&gt;Probability&lt;/keyword&gt;&lt;keyword&gt;Rare Diseases&lt;/keyword&gt;&lt;keyword&gt;Reference Values&lt;/keyword&gt;&lt;keyword&gt;Sampling Studies&lt;/keyword&gt;&lt;keyword&gt;Temporal Bone/pathology&lt;/keyword&gt;&lt;/keywords&gt;&lt;dates&gt;&lt;year&gt;2006&lt;/year&gt;&lt;pub-dates&gt;&lt;date&gt;May&lt;/date&gt;&lt;/pub-dates&gt;&lt;/dates&gt;&lt;isbn&gt;0023-852X (Print)&amp;#xD;0023-852x&lt;/isbn&gt;&lt;accession-num&gt;16652091&lt;/accession-num&gt;&lt;urls&gt;&lt;/urls&gt;&lt;electronic-resource-num&gt;10.1097/01.mlg.0000209097.95444.59&lt;/electronic-resource-num&gt;&lt;remote-database-provider&gt;NLM&lt;/remote-database-provider&gt;&lt;language&gt;eng&lt;/language&gt;&lt;/record&gt;&lt;/Cite&gt;&lt;/EndNote&gt;</w:instrTex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separate"/>
            </w:r>
            <w:r w:rsidR="00CC5FEB">
              <w:rPr>
                <w:rFonts w:eastAsia="Calibri"/>
                <w:noProof/>
                <w:color w:val="231F20"/>
                <w:sz w:val="16"/>
                <w:szCs w:val="16"/>
              </w:rPr>
              <w:t>Tian et al. (2006)</w:t>
            </w:r>
            <w:r w:rsidRPr="00C0354D">
              <w:rPr>
                <w:rFonts w:eastAsia="Calibri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492C83C" w14:textId="77777777" w:rsidR="001A215C" w:rsidRPr="00C0354D" w:rsidRDefault="001A215C" w:rsidP="001E43B9">
            <w:pPr>
              <w:spacing w:line="240" w:lineRule="auto"/>
              <w:jc w:val="left"/>
              <w:rPr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color w:val="000000"/>
                <w:sz w:val="16"/>
                <w:szCs w:val="16"/>
                <w:lang w:eastAsia="en-ZA"/>
              </w:rPr>
              <w:t>Histology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E187991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7BFC8C5C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9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22A199B6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6 = 2.5</w:t>
            </w:r>
          </w:p>
          <w:p w14:paraId="2C92B15C" w14:textId="77777777" w:rsidR="001A215C" w:rsidRPr="00C0354D" w:rsidRDefault="001A215C" w:rsidP="001E43B9">
            <w:pPr>
              <w:spacing w:line="240" w:lineRule="auto"/>
              <w:jc w:val="left"/>
              <w:rPr>
                <w:rFonts w:eastAsia="Calibri"/>
                <w:color w:val="231F20"/>
                <w:sz w:val="16"/>
                <w:szCs w:val="16"/>
              </w:rPr>
            </w:pPr>
            <w:r w:rsidRPr="00C0354D">
              <w:rPr>
                <w:rFonts w:eastAsia="Calibri"/>
                <w:color w:val="231F20"/>
                <w:sz w:val="16"/>
                <w:szCs w:val="16"/>
              </w:rPr>
              <w:t>3 = 3</w:t>
            </w:r>
          </w:p>
        </w:tc>
      </w:tr>
      <w:tr w:rsidR="001A215C" w:rsidRPr="00C0354D" w14:paraId="4D893B60" w14:textId="77777777" w:rsidTr="001E43B9">
        <w:trPr>
          <w:trHeight w:val="2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34A77C" w14:textId="77777777" w:rsidR="001A215C" w:rsidRPr="00C0354D" w:rsidRDefault="001A215C" w:rsidP="001E43B9">
            <w:pPr>
              <w:spacing w:line="256" w:lineRule="auto"/>
              <w:jc w:val="left"/>
              <w:rPr>
                <w:b/>
                <w:sz w:val="16"/>
                <w:szCs w:val="16"/>
                <w:highlight w:val="green"/>
                <w:lang w:val="en-ZA"/>
              </w:rPr>
            </w:pPr>
          </w:p>
        </w:tc>
        <w:tc>
          <w:tcPr>
            <w:tcW w:w="12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560A22A7" w14:textId="12DD4053" w:rsidR="001A215C" w:rsidRPr="00C0354D" w:rsidRDefault="00CC5FEB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>
              <w:rPr>
                <w:i/>
                <w:color w:val="000000"/>
                <w:sz w:val="16"/>
                <w:szCs w:val="16"/>
                <w:lang w:eastAsia="en-ZA"/>
              </w:rPr>
              <w:t>UP CSRF study</w:t>
            </w:r>
          </w:p>
        </w:tc>
        <w:tc>
          <w:tcPr>
            <w:tcW w:w="7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5DE03C01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 xml:space="preserve">µCT temporal bones </w:t>
            </w:r>
          </w:p>
        </w:tc>
        <w:tc>
          <w:tcPr>
            <w:tcW w:w="6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hideMark/>
          </w:tcPr>
          <w:p w14:paraId="7E6ADC4F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South African</w:t>
            </w:r>
          </w:p>
        </w:tc>
        <w:tc>
          <w:tcPr>
            <w:tcW w:w="25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hideMark/>
          </w:tcPr>
          <w:p w14:paraId="6492BCC1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2</w:t>
            </w:r>
            <w:r>
              <w:rPr>
                <w:i/>
                <w:iCs/>
                <w:color w:val="000000" w:themeColor="text1"/>
                <w:sz w:val="16"/>
                <w:szCs w:val="16"/>
                <w:lang w:eastAsia="en-ZA"/>
              </w:rPr>
              <w:t>7</w:t>
            </w:r>
          </w:p>
        </w:tc>
        <w:tc>
          <w:tcPr>
            <w:tcW w:w="14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6C603444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i/>
                <w:color w:val="000000"/>
                <w:sz w:val="16"/>
                <w:szCs w:val="16"/>
                <w:lang w:eastAsia="en-ZA"/>
              </w:rPr>
              <w:t>991.48 ± 44.20º (912.00 – 1078.00º)</w:t>
            </w:r>
          </w:p>
          <w:p w14:paraId="41C21415" w14:textId="77777777" w:rsidR="001A215C" w:rsidRPr="00C0354D" w:rsidRDefault="001A215C" w:rsidP="001E43B9">
            <w:pPr>
              <w:spacing w:line="240" w:lineRule="auto"/>
              <w:jc w:val="left"/>
              <w:rPr>
                <w:i/>
                <w:color w:val="000000"/>
                <w:sz w:val="16"/>
                <w:szCs w:val="16"/>
                <w:lang w:eastAsia="en-ZA"/>
              </w:rPr>
            </w:pPr>
          </w:p>
        </w:tc>
      </w:tr>
      <w:tr w:rsidR="001A215C" w:rsidRPr="00C0354D" w14:paraId="6E47770B" w14:textId="77777777" w:rsidTr="001E43B9">
        <w:trPr>
          <w:trHeight w:val="20"/>
        </w:trPr>
        <w:tc>
          <w:tcPr>
            <w:tcW w:w="5000" w:type="pct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4B7B23C" w14:textId="77777777" w:rsidR="001A215C" w:rsidRPr="00C0354D" w:rsidRDefault="001A215C" w:rsidP="001E43B9">
            <w:pPr>
              <w:spacing w:line="240" w:lineRule="auto"/>
              <w:rPr>
                <w:i/>
                <w:color w:val="000000"/>
                <w:sz w:val="16"/>
                <w:szCs w:val="16"/>
                <w:lang w:eastAsia="en-ZA"/>
              </w:rPr>
            </w:pPr>
            <w:r w:rsidRPr="00C0354D">
              <w:rPr>
                <w:sz w:val="16"/>
                <w:szCs w:val="16"/>
              </w:rPr>
              <w:t>n: Sample size</w:t>
            </w:r>
            <w:r w:rsidRPr="00C0354D">
              <w:rPr>
                <w:sz w:val="16"/>
                <w:szCs w:val="16"/>
              </w:rPr>
              <w:tab/>
              <w:t xml:space="preserve">SD: Standard deviation </w:t>
            </w:r>
            <w:r w:rsidRPr="00C0354D">
              <w:rPr>
                <w:sz w:val="16"/>
                <w:szCs w:val="16"/>
              </w:rPr>
              <w:tab/>
              <w:t xml:space="preserve">µCT: Micro Computed Tomography </w:t>
            </w:r>
            <w:r w:rsidRPr="00C0354D">
              <w:rPr>
                <w:sz w:val="16"/>
                <w:szCs w:val="16"/>
              </w:rPr>
              <w:tab/>
              <w:t>CT: Computed Tomography</w:t>
            </w:r>
          </w:p>
          <w:p w14:paraId="363D71E7" w14:textId="77777777" w:rsidR="001A215C" w:rsidRPr="00C0354D" w:rsidRDefault="001A215C" w:rsidP="001E43B9">
            <w:pPr>
              <w:spacing w:line="240" w:lineRule="auto"/>
              <w:rPr>
                <w:sz w:val="16"/>
                <w:szCs w:val="16"/>
              </w:rPr>
            </w:pPr>
            <w:r w:rsidRPr="00C0354D">
              <w:rPr>
                <w:sz w:val="16"/>
                <w:szCs w:val="16"/>
              </w:rPr>
              <w:t xml:space="preserve">R: Right </w:t>
            </w:r>
            <w:r w:rsidRPr="00C0354D">
              <w:rPr>
                <w:sz w:val="16"/>
                <w:szCs w:val="16"/>
              </w:rPr>
              <w:tab/>
            </w:r>
            <w:r w:rsidRPr="00C0354D">
              <w:rPr>
                <w:sz w:val="16"/>
                <w:szCs w:val="16"/>
              </w:rPr>
              <w:tab/>
              <w:t xml:space="preserve">L: Left </w:t>
            </w:r>
          </w:p>
        </w:tc>
      </w:tr>
    </w:tbl>
    <w:p w14:paraId="141794A9" w14:textId="77777777" w:rsidR="00CC5FEB" w:rsidRDefault="00CC5FEB"/>
    <w:p w14:paraId="6F8A656F" w14:textId="6FFC2EFD" w:rsidR="00CC5FEB" w:rsidRDefault="00CC5FEB">
      <w:pPr>
        <w:rPr>
          <w:b/>
          <w:bCs/>
        </w:rPr>
      </w:pPr>
    </w:p>
    <w:p w14:paraId="38A3946D" w14:textId="7681DE74" w:rsidR="00CC5FEB" w:rsidRDefault="00CC5FEB">
      <w:pPr>
        <w:rPr>
          <w:b/>
          <w:bCs/>
        </w:rPr>
      </w:pPr>
    </w:p>
    <w:p w14:paraId="6F400591" w14:textId="77777777" w:rsidR="00CC5FEB" w:rsidRDefault="00CC5FEB">
      <w:pPr>
        <w:rPr>
          <w:b/>
          <w:bCs/>
        </w:rPr>
      </w:pPr>
      <w:bookmarkStart w:id="0" w:name="_GoBack"/>
      <w:bookmarkEnd w:id="0"/>
    </w:p>
    <w:p w14:paraId="3981097A" w14:textId="41302864" w:rsidR="00CC5FEB" w:rsidRPr="00CC5FEB" w:rsidRDefault="00CC5FEB">
      <w:pPr>
        <w:rPr>
          <w:b/>
          <w:bCs/>
        </w:rPr>
      </w:pPr>
      <w:r w:rsidRPr="00CC5FEB">
        <w:rPr>
          <w:b/>
          <w:bCs/>
        </w:rPr>
        <w:lastRenderedPageBreak/>
        <w:t>References</w:t>
      </w:r>
    </w:p>
    <w:p w14:paraId="07FB31F3" w14:textId="77777777" w:rsidR="00CC5FEB" w:rsidRPr="00CC5FEB" w:rsidRDefault="00CC5FEB" w:rsidP="00CC5FE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C5FEB">
        <w:t>Avci, E., Nauwelaers, T., Hamacher, V., Kral, A., 2017. Three-Dimensional Force Profile During Cochlear Implantation Depends on Individual Geometry and Insertion Trauma. Ear Hear 38, e168-e179.</w:t>
      </w:r>
    </w:p>
    <w:p w14:paraId="46ED9B5E" w14:textId="77777777" w:rsidR="00CC5FEB" w:rsidRPr="00CC5FEB" w:rsidRDefault="00CC5FEB" w:rsidP="00CC5FEB">
      <w:pPr>
        <w:pStyle w:val="EndNoteBibliography"/>
      </w:pPr>
      <w:r w:rsidRPr="00CC5FEB">
        <w:t>Avci, E., Nauwelaers, T., Lenarz, T., Hamacher, V., Kral, A., 2014. Variations in microanatomy of the human cochlea. J. Comp. Neurol. 522, 3245-3261.</w:t>
      </w:r>
    </w:p>
    <w:p w14:paraId="36396D26" w14:textId="77777777" w:rsidR="00CC5FEB" w:rsidRPr="00CC5FEB" w:rsidRDefault="00CC5FEB" w:rsidP="00CC5FEB">
      <w:pPr>
        <w:pStyle w:val="EndNoteBibliography"/>
      </w:pPr>
      <w:r w:rsidRPr="00CC5FEB">
        <w:t>Biedron, S., Westhofen, M., Ilgner, J., 2009. On the number of turns in human cochleae. Otol. Neurotol. 30, 414-417.</w:t>
      </w:r>
    </w:p>
    <w:p w14:paraId="6712728C" w14:textId="77777777" w:rsidR="00CC5FEB" w:rsidRPr="00CC5FEB" w:rsidRDefault="00CC5FEB" w:rsidP="00CC5FEB">
      <w:pPr>
        <w:pStyle w:val="EndNoteBibliography"/>
      </w:pPr>
      <w:r w:rsidRPr="00CC5FEB">
        <w:t>Braun, K., Bohnke, F., Stark, T., 2012. Three-dimensional representation of the human cochlea using micro-computed tomography data: presenting an anatomical model for further numerical calculations. Acta Otolaryngol 132, 603-613.</w:t>
      </w:r>
    </w:p>
    <w:p w14:paraId="21DE8EE7" w14:textId="77777777" w:rsidR="00CC5FEB" w:rsidRPr="00CC5FEB" w:rsidRDefault="00CC5FEB" w:rsidP="00CC5FEB">
      <w:pPr>
        <w:pStyle w:val="EndNoteBibliography"/>
      </w:pPr>
      <w:r w:rsidRPr="00CC5FEB">
        <w:t>Dimopoulos, P., Muren, C., 1990. Anatomic variations of the cochlea and relations to other temporal bone structures. Acta Radiol 31, 439-444.</w:t>
      </w:r>
    </w:p>
    <w:p w14:paraId="5D4158B1" w14:textId="77777777" w:rsidR="00CC5FEB" w:rsidRPr="00CC5FEB" w:rsidRDefault="00CC5FEB" w:rsidP="00CC5FEB">
      <w:pPr>
        <w:pStyle w:val="EndNoteBibliography"/>
      </w:pPr>
      <w:r w:rsidRPr="00CC5FEB">
        <w:t>Erixon, E., Högstorp, H., Wadin, K., Rask-Andersen, H., 2009. Variational anatomy of the human cochlea: Implications for cochlear implantation. Otol. Neurotol. 30, 14-22.</w:t>
      </w:r>
    </w:p>
    <w:p w14:paraId="2E48D060" w14:textId="77777777" w:rsidR="00CC5FEB" w:rsidRPr="00CC5FEB" w:rsidRDefault="00CC5FEB" w:rsidP="00CC5FEB">
      <w:pPr>
        <w:pStyle w:val="EndNoteBibliography"/>
      </w:pPr>
      <w:r w:rsidRPr="00CC5FEB">
        <w:t>Erixon, E., Rask-Andersen, H., 2013. How to predict cochlear length before cochlear implantation surgery. Acta Otolaryngol 133, 1258-1265.</w:t>
      </w:r>
    </w:p>
    <w:p w14:paraId="6332F87F" w14:textId="77777777" w:rsidR="00CC5FEB" w:rsidRPr="00CC5FEB" w:rsidRDefault="00CC5FEB" w:rsidP="00CC5FEB">
      <w:pPr>
        <w:pStyle w:val="EndNoteBibliography"/>
      </w:pPr>
      <w:r w:rsidRPr="00CC5FEB">
        <w:t>Escudé, B., James, C., Deguine, O., Cochard, N., Eter, E., Fraysse, B., 2006. The Size of the Cochlea and Predictions of Insertion Depth Angles for Cochlear Implant Electrodes. Audiology and Neurotology 11, 27-33.</w:t>
      </w:r>
    </w:p>
    <w:p w14:paraId="5AD72FCD" w14:textId="77777777" w:rsidR="00CC5FEB" w:rsidRPr="00CC5FEB" w:rsidRDefault="00CC5FEB" w:rsidP="00CC5FEB">
      <w:pPr>
        <w:pStyle w:val="EndNoteBibliography"/>
      </w:pPr>
      <w:r w:rsidRPr="00CC5FEB">
        <w:t>Fernando, A.F., Opulencia, A.P., Maglalang, G.M., Chua, A.H., 2011. An anatomical study of the cochlea among Filipinos using high-resolution computed tomography scans. Otolaryngol Head Neck Surg 26, 6-9.</w:t>
      </w:r>
    </w:p>
    <w:p w14:paraId="293C0DDB" w14:textId="77777777" w:rsidR="00CC5FEB" w:rsidRPr="00CC5FEB" w:rsidRDefault="00CC5FEB" w:rsidP="00CC5FEB">
      <w:pPr>
        <w:pStyle w:val="EndNoteBibliography"/>
      </w:pPr>
      <w:r w:rsidRPr="00CC5FEB">
        <w:t>Kawano, A., Seldon, H.L., Clark, G.M., 1996. Computer-aided three-dimensional reconstruction in human cochlear maps: measurement of the lengths of organ of Corti, outer wall, inner wall, and Rosenthal's canal. Ann Otol Rhinol Laryngol 105, 701-709.</w:t>
      </w:r>
    </w:p>
    <w:p w14:paraId="275E73C3" w14:textId="77777777" w:rsidR="00CC5FEB" w:rsidRPr="00CC5FEB" w:rsidRDefault="00CC5FEB" w:rsidP="00CC5FEB">
      <w:pPr>
        <w:pStyle w:val="EndNoteBibliography"/>
      </w:pPr>
      <w:r w:rsidRPr="00CC5FEB">
        <w:t>Krombach, G.A., van den Boom, M., Di Martino, E., Schmitz-Rode, T., Westhofen, M., Prescher, A., Gunther, R.W., Wildberger, J.E., 2005. Computed tomography of the inner ear: size of anatomical structures in the normal temporal bone and in the temporal bone of patients with Meniere's disease. European radiology 15, 1505-1513.</w:t>
      </w:r>
    </w:p>
    <w:p w14:paraId="1350AF01" w14:textId="77777777" w:rsidR="00CC5FEB" w:rsidRPr="00CC5FEB" w:rsidRDefault="00CC5FEB" w:rsidP="00CC5FEB">
      <w:pPr>
        <w:pStyle w:val="EndNoteBibliography"/>
      </w:pPr>
      <w:r w:rsidRPr="00CC5FEB">
        <w:t xml:space="preserve">Martinez-Monedero, R., Niparko, J.K., Aygun, N., 2011. Cochlear Coiling Pattern and Orientation Differences in Cochlear Implant Candidates. Otol. Neurotol. 32, 1086-1093 </w:t>
      </w:r>
    </w:p>
    <w:p w14:paraId="26C7C12E" w14:textId="77777777" w:rsidR="00CC5FEB" w:rsidRPr="00CC5FEB" w:rsidRDefault="00CC5FEB" w:rsidP="00CC5FEB">
      <w:pPr>
        <w:pStyle w:val="EndNoteBibliography"/>
      </w:pPr>
      <w:r w:rsidRPr="00CC5FEB">
        <w:t>Pietsch, M., Aguirre Dávila, L., Erfurt, P., Avci, E., Lenarz, T., Kral, A., 2017. Spiral Form of the Human Cochlea Results from Spatial Constraints. Sci Rep 7, 7500-7500.</w:t>
      </w:r>
    </w:p>
    <w:p w14:paraId="17DBC0A7" w14:textId="77777777" w:rsidR="00CC5FEB" w:rsidRPr="00CC5FEB" w:rsidRDefault="00CC5FEB" w:rsidP="00CC5FEB">
      <w:pPr>
        <w:pStyle w:val="EndNoteBibliography"/>
      </w:pPr>
      <w:r w:rsidRPr="00CC5FEB">
        <w:t>Sato, H., Sando, I., Takahashi, H., 1991. Sexual dimorphism and development of the human cochlea. Computer 3-D measurement. Acta Otolaryngol 111, 1037-1040.</w:t>
      </w:r>
    </w:p>
    <w:p w14:paraId="6E719D47" w14:textId="77777777" w:rsidR="00CC5FEB" w:rsidRPr="00CC5FEB" w:rsidRDefault="00CC5FEB" w:rsidP="00CC5FEB">
      <w:pPr>
        <w:pStyle w:val="EndNoteBibliography"/>
      </w:pPr>
      <w:r w:rsidRPr="00CC5FEB">
        <w:t>Shin, K.J., Lee, J.Y., Kim, J.N., Yoo, J.Y., Shin, C., Song, W.C., Koh, K.S., 2013. Quantitative analysis of the cochlea using three-dimensional reconstruction based on microcomputed tomographic images. Anat. Rec. 296, 1083-1088.</w:t>
      </w:r>
    </w:p>
    <w:p w14:paraId="2F692C59" w14:textId="77777777" w:rsidR="00CC5FEB" w:rsidRPr="00CC5FEB" w:rsidRDefault="00CC5FEB" w:rsidP="00CC5FEB">
      <w:pPr>
        <w:pStyle w:val="EndNoteBibliography"/>
      </w:pPr>
      <w:r w:rsidRPr="00CC5FEB">
        <w:t>Tian, Q., Linthicum, F.H., Jr., Fayad, J.N., 2006. Human cochleae with three turns: an unreported malformation. Laryngoscope 116, 800-803.</w:t>
      </w:r>
    </w:p>
    <w:p w14:paraId="46AECFD1" w14:textId="4BAFAD57" w:rsidR="003A3816" w:rsidRDefault="00CC5FEB" w:rsidP="00CC5FEB">
      <w:pPr>
        <w:pStyle w:val="EndNoteBibliography"/>
      </w:pPr>
      <w:r w:rsidRPr="00CC5FEB">
        <w:t>Wurfel, W., Lanfermann, H., Lenarz, T., Majdani, O., 2014. Cochlear length determination using Cone Beam Computed Tomography in a clinical setting. Hear Res 316, 65-72.</w:t>
      </w:r>
      <w:r>
        <w:fldChar w:fldCharType="end"/>
      </w:r>
    </w:p>
    <w:sectPr w:rsidR="003A3816" w:rsidSect="00CC5FEB">
      <w:pgSz w:w="16838" w:h="11906" w:orient="landscape"/>
      <w:pgMar w:top="1276" w:right="1440" w:bottom="1276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nnals of Anatom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x5ed0r6tr29kepexaxv5v1r0rrwfzs9222&quot;&gt;TH_CI&lt;record-ids&gt;&lt;item&gt;6179&lt;/item&gt;&lt;item&gt;6181&lt;/item&gt;&lt;item&gt;6183&lt;/item&gt;&lt;item&gt;6187&lt;/item&gt;&lt;item&gt;6188&lt;/item&gt;&lt;item&gt;6197&lt;/item&gt;&lt;/record-ids&gt;&lt;/item&gt;&lt;/Libraries&gt;"/>
  </w:docVars>
  <w:rsids>
    <w:rsidRoot w:val="001A215C"/>
    <w:rsid w:val="00064B1F"/>
    <w:rsid w:val="00111A8F"/>
    <w:rsid w:val="001A215C"/>
    <w:rsid w:val="003A3816"/>
    <w:rsid w:val="00720594"/>
    <w:rsid w:val="00C94F7C"/>
    <w:rsid w:val="00CC5F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4FD7E"/>
  <w15:chartTrackingRefBased/>
  <w15:docId w15:val="{8EADB00B-8460-4767-B6E4-CCFD22F79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A215C"/>
    <w:pPr>
      <w:spacing w:after="0" w:line="360" w:lineRule="auto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A215C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C5FE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5FEB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C5FE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C5FEB"/>
    <w:rPr>
      <w:rFonts w:ascii="Times New Roman" w:eastAsia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B9D42665236AF48889BDA64FB598DD4" ma:contentTypeVersion="6" ma:contentTypeDescription="Create a new document." ma:contentTypeScope="" ma:versionID="cd68b6b863ec60b560c229a4734eafbc">
  <xsd:schema xmlns:xsd="http://www.w3.org/2001/XMLSchema" xmlns:xs="http://www.w3.org/2001/XMLSchema" xmlns:p="http://schemas.microsoft.com/office/2006/metadata/properties" xmlns:ns2="8dba020c-7b9e-4282-af0e-4fba36ee3236" xmlns:ns3="79abc0a0-8a3e-4f6f-a749-8fecf8694c6f" targetNamespace="http://schemas.microsoft.com/office/2006/metadata/properties" ma:root="true" ma:fieldsID="e72376203237c2a501fe82245572a782" ns2:_="" ns3:_="">
    <xsd:import namespace="8dba020c-7b9e-4282-af0e-4fba36ee3236"/>
    <xsd:import namespace="79abc0a0-8a3e-4f6f-a749-8fecf8694c6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dba020c-7b9e-4282-af0e-4fba36ee323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abc0a0-8a3e-4f6f-a749-8fecf8694c6f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8AA1813-009E-423C-860D-10A855F022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dba020c-7b9e-4282-af0e-4fba36ee3236"/>
    <ds:schemaRef ds:uri="79abc0a0-8a3e-4f6f-a749-8fecf8694c6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A1DD826-D7AF-48EF-9639-80D776A7C96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4A57CFC-01E8-4647-969E-B0640110520E}">
  <ds:schemaRefs>
    <ds:schemaRef ds:uri="79abc0a0-8a3e-4f6f-a749-8fecf8694c6f"/>
    <ds:schemaRef ds:uri="http://schemas.microsoft.com/office/2006/documentManagement/types"/>
    <ds:schemaRef ds:uri="http://www.w3.org/XML/1998/namespace"/>
    <ds:schemaRef ds:uri="http://schemas.microsoft.com/office/infopath/2007/PartnerControls"/>
    <ds:schemaRef ds:uri="http://purl.org/dc/terms/"/>
    <ds:schemaRef ds:uri="http://purl.org/dc/elements/1.1/"/>
    <ds:schemaRef ds:uri="http://schemas.openxmlformats.org/package/2006/metadata/core-properties"/>
    <ds:schemaRef ds:uri="8dba020c-7b9e-4282-af0e-4fba36ee3236"/>
    <ds:schemaRef ds:uri="http://schemas.microsoft.com/office/2006/metadata/properties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10604</Words>
  <Characters>60445</Characters>
  <Application>Microsoft Office Word</Application>
  <DocSecurity>0</DocSecurity>
  <Lines>503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f. T Hanekom</dc:creator>
  <cp:keywords/>
  <dc:description/>
  <cp:lastModifiedBy>Prof. T Hanekom</cp:lastModifiedBy>
  <cp:revision>2</cp:revision>
  <dcterms:created xsi:type="dcterms:W3CDTF">2020-07-23T20:47:00Z</dcterms:created>
  <dcterms:modified xsi:type="dcterms:W3CDTF">2020-07-23T2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B9D42665236AF48889BDA64FB598DD4</vt:lpwstr>
  </property>
</Properties>
</file>